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53BB84" w14:textId="44DCEF81" w:rsidR="00E749BA" w:rsidRPr="00E749BA" w:rsidRDefault="00E749BA" w:rsidP="00E749BA">
      <w:pPr>
        <w:spacing w:line="240" w:lineRule="auto"/>
        <w:ind w:left="-90"/>
        <w:jc w:val="center"/>
        <w:rPr>
          <w:rFonts w:ascii="Times New Roman" w:hAnsi="Times New Roman" w:cs="Times New Roman"/>
          <w:b/>
          <w:bCs/>
          <w:sz w:val="28"/>
          <w:szCs w:val="28"/>
        </w:rPr>
      </w:pPr>
      <w:r w:rsidRPr="00E749BA">
        <w:rPr>
          <w:rFonts w:ascii="Times New Roman" w:hAnsi="Times New Roman" w:cs="Times New Roman"/>
          <w:b/>
          <w:bCs/>
          <w:sz w:val="28"/>
          <w:szCs w:val="28"/>
        </w:rPr>
        <w:t>PERAN GURU DALAM MENIGKATKAN MOTIVASI BELAJAR SISWA DI PAUD ABATA CERIA DESA TEN</w:t>
      </w:r>
      <w:r w:rsidR="00CC3F7A">
        <w:rPr>
          <w:rFonts w:ascii="Times New Roman" w:hAnsi="Times New Roman" w:cs="Times New Roman"/>
          <w:b/>
          <w:bCs/>
          <w:sz w:val="28"/>
          <w:szCs w:val="28"/>
        </w:rPr>
        <w:t xml:space="preserve">  </w:t>
      </w:r>
      <w:r w:rsidRPr="00E749BA">
        <w:rPr>
          <w:rFonts w:ascii="Times New Roman" w:hAnsi="Times New Roman" w:cs="Times New Roman"/>
          <w:b/>
          <w:bCs/>
          <w:sz w:val="28"/>
          <w:szCs w:val="28"/>
        </w:rPr>
        <w:t>IGA TAHUHN AJARAN 2024/2025</w:t>
      </w:r>
    </w:p>
    <w:p w14:paraId="73E87E07" w14:textId="77777777" w:rsidR="00E749BA" w:rsidRPr="00E749BA" w:rsidRDefault="00E749BA" w:rsidP="00E749BA">
      <w:pPr>
        <w:spacing w:after="0" w:line="240" w:lineRule="auto"/>
        <w:jc w:val="both"/>
        <w:rPr>
          <w:rFonts w:ascii="Times New Roman" w:eastAsia="Times New Roman" w:hAnsi="Times New Roman" w:cs="Times New Roman"/>
          <w:b/>
          <w:sz w:val="24"/>
          <w:szCs w:val="24"/>
        </w:rPr>
      </w:pPr>
    </w:p>
    <w:p w14:paraId="3937D5F8" w14:textId="194A1DCC" w:rsidR="00E749BA" w:rsidRPr="00E749BA" w:rsidRDefault="00E749BA" w:rsidP="00E749BA">
      <w:pPr>
        <w:spacing w:line="240" w:lineRule="auto"/>
        <w:ind w:left="-90"/>
        <w:jc w:val="center"/>
        <w:rPr>
          <w:rFonts w:asciiTheme="majorBidi" w:hAnsiTheme="majorBidi" w:cstheme="majorBidi"/>
          <w:b/>
          <w:bCs/>
        </w:rPr>
      </w:pPr>
      <w:r>
        <w:rPr>
          <w:rFonts w:asciiTheme="majorBidi" w:hAnsiTheme="majorBidi" w:cstheme="majorBidi"/>
          <w:b/>
          <w:bCs/>
        </w:rPr>
        <w:t>Susi Hartini</w:t>
      </w:r>
      <w:r w:rsidRPr="00E749BA">
        <w:rPr>
          <w:rFonts w:asciiTheme="majorBidi" w:hAnsiTheme="majorBidi" w:cstheme="majorBidi"/>
          <w:b/>
          <w:bCs/>
          <w:vertAlign w:val="superscript"/>
        </w:rPr>
        <w:t>1</w:t>
      </w:r>
      <w:r>
        <w:rPr>
          <w:rFonts w:asciiTheme="majorBidi" w:hAnsiTheme="majorBidi" w:cstheme="majorBidi"/>
          <w:b/>
          <w:bCs/>
        </w:rPr>
        <w:t>, Juandra Prisma Mahendra</w:t>
      </w:r>
      <w:r w:rsidRPr="00E749BA">
        <w:rPr>
          <w:rFonts w:asciiTheme="majorBidi" w:hAnsiTheme="majorBidi" w:cstheme="majorBidi"/>
          <w:b/>
          <w:bCs/>
          <w:vertAlign w:val="superscript"/>
        </w:rPr>
        <w:t>2</w:t>
      </w:r>
      <w:r>
        <w:rPr>
          <w:rFonts w:asciiTheme="majorBidi" w:hAnsiTheme="majorBidi" w:cstheme="majorBidi"/>
          <w:b/>
          <w:bCs/>
        </w:rPr>
        <w:t>, Eliyana</w:t>
      </w:r>
      <w:r w:rsidRPr="00E749BA">
        <w:rPr>
          <w:rFonts w:asciiTheme="majorBidi" w:hAnsiTheme="majorBidi" w:cstheme="majorBidi"/>
          <w:b/>
          <w:bCs/>
          <w:vertAlign w:val="superscript"/>
        </w:rPr>
        <w:t>3</w:t>
      </w:r>
    </w:p>
    <w:p w14:paraId="2E1855A6" w14:textId="160A040D" w:rsidR="00E749BA" w:rsidRDefault="00E749BA" w:rsidP="00E749BA">
      <w:pPr>
        <w:spacing w:after="0" w:line="240" w:lineRule="auto"/>
        <w:ind w:right="95"/>
        <w:jc w:val="center"/>
        <w:rPr>
          <w:rFonts w:ascii="Times New Roman" w:eastAsia="Times New Roman" w:hAnsi="Times New Roman" w:cs="Times New Roman"/>
          <w:sz w:val="24"/>
          <w:szCs w:val="24"/>
        </w:rPr>
      </w:pPr>
      <w:r w:rsidRPr="00E749BA">
        <w:rPr>
          <w:rFonts w:ascii="Times New Roman" w:eastAsia="Times New Roman" w:hAnsi="Times New Roman" w:cs="Times New Roman"/>
          <w:sz w:val="24"/>
          <w:szCs w:val="24"/>
          <w:vertAlign w:val="superscript"/>
        </w:rPr>
        <w:t>1,2,3</w:t>
      </w:r>
      <w:r>
        <w:rPr>
          <w:rFonts w:ascii="Times New Roman" w:eastAsia="Times New Roman" w:hAnsi="Times New Roman" w:cs="Times New Roman"/>
          <w:sz w:val="24"/>
          <w:szCs w:val="24"/>
        </w:rPr>
        <w:t xml:space="preserve"> Pendidikan Anak Usia Dini (PAUD) STKIP HAMZAR</w:t>
      </w:r>
    </w:p>
    <w:p w14:paraId="681B5ECD" w14:textId="63EB16BF" w:rsidR="00E749BA" w:rsidRPr="005E7566" w:rsidRDefault="00E749BA" w:rsidP="00E749BA">
      <w:pPr>
        <w:spacing w:after="0" w:line="240" w:lineRule="auto"/>
        <w:ind w:right="95"/>
        <w:jc w:val="center"/>
        <w:rPr>
          <w:rFonts w:ascii="Times New Roman" w:eastAsia="Times New Roman" w:hAnsi="Times New Roman" w:cs="Times New Roman"/>
          <w:sz w:val="24"/>
          <w:szCs w:val="24"/>
        </w:rPr>
      </w:pPr>
      <w:r w:rsidRPr="005E7566">
        <w:rPr>
          <w:rFonts w:ascii="Times New Roman" w:eastAsia="Times New Roman" w:hAnsi="Times New Roman" w:cs="Times New Roman"/>
          <w:sz w:val="24"/>
          <w:szCs w:val="24"/>
        </w:rPr>
        <w:t xml:space="preserve">Email : </w:t>
      </w:r>
      <w:r w:rsidRPr="005E7566">
        <w:rPr>
          <w:rFonts w:asciiTheme="majorBidi" w:hAnsiTheme="majorBidi" w:cstheme="majorBidi"/>
        </w:rPr>
        <w:fldChar w:fldCharType="begin"/>
      </w:r>
      <w:r w:rsidRPr="005E7566">
        <w:rPr>
          <w:rFonts w:asciiTheme="majorBidi" w:hAnsiTheme="majorBidi" w:cstheme="majorBidi"/>
        </w:rPr>
        <w:instrText>HYPERLINK "mailto:sussyhartiniy@gmail.com</w:instrText>
      </w:r>
      <w:r w:rsidRPr="005E7566">
        <w:rPr>
          <w:vertAlign w:val="superscript"/>
        </w:rPr>
        <w:instrText>1</w:instrText>
      </w:r>
      <w:r w:rsidRPr="005E7566">
        <w:rPr>
          <w:rFonts w:asciiTheme="majorBidi" w:hAnsiTheme="majorBidi" w:cstheme="majorBidi"/>
        </w:rPr>
        <w:instrText>"</w:instrText>
      </w:r>
      <w:r w:rsidRPr="005E7566">
        <w:rPr>
          <w:rFonts w:asciiTheme="majorBidi" w:hAnsiTheme="majorBidi" w:cstheme="majorBidi"/>
        </w:rPr>
      </w:r>
      <w:r w:rsidRPr="005E7566">
        <w:rPr>
          <w:rFonts w:asciiTheme="majorBidi" w:hAnsiTheme="majorBidi" w:cstheme="majorBidi"/>
        </w:rPr>
        <w:fldChar w:fldCharType="separate"/>
      </w:r>
      <w:r w:rsidRPr="005E7566">
        <w:rPr>
          <w:rStyle w:val="Hyperlink"/>
          <w:rFonts w:asciiTheme="majorBidi" w:hAnsiTheme="majorBidi" w:cstheme="majorBidi"/>
        </w:rPr>
        <w:t>sussyhartiniy@gmail.com</w:t>
      </w:r>
      <w:r w:rsidRPr="005E7566">
        <w:rPr>
          <w:rStyle w:val="Hyperlink"/>
          <w:vertAlign w:val="superscript"/>
        </w:rPr>
        <w:t>1</w:t>
      </w:r>
      <w:r w:rsidRPr="005E7566">
        <w:rPr>
          <w:rFonts w:asciiTheme="majorBidi" w:hAnsiTheme="majorBidi" w:cstheme="majorBidi"/>
        </w:rPr>
        <w:fldChar w:fldCharType="end"/>
      </w:r>
      <w:r w:rsidRPr="005E7566">
        <w:rPr>
          <w:rFonts w:asciiTheme="majorBidi" w:hAnsiTheme="majorBidi" w:cstheme="majorBidi"/>
        </w:rPr>
        <w:t xml:space="preserve"> , </w:t>
      </w:r>
      <w:r w:rsidRPr="005E7566">
        <w:rPr>
          <w:rFonts w:ascii="Times New Roman" w:eastAsia="Times New Roman" w:hAnsi="Times New Roman" w:cs="Times New Roman"/>
          <w:sz w:val="24"/>
          <w:szCs w:val="24"/>
        </w:rPr>
        <w:fldChar w:fldCharType="begin"/>
      </w:r>
      <w:r w:rsidRPr="005E7566">
        <w:rPr>
          <w:rFonts w:ascii="Times New Roman" w:eastAsia="Times New Roman" w:hAnsi="Times New Roman" w:cs="Times New Roman"/>
          <w:sz w:val="24"/>
          <w:szCs w:val="24"/>
        </w:rPr>
        <w:instrText>HYPERLINK "mailto:juandraprisma.m@gmail.com</w:instrText>
      </w:r>
      <w:r w:rsidRPr="005E7566">
        <w:rPr>
          <w:rFonts w:ascii="Times New Roman" w:eastAsia="Times New Roman" w:hAnsi="Times New Roman" w:cs="Times New Roman"/>
          <w:sz w:val="24"/>
          <w:szCs w:val="24"/>
          <w:vertAlign w:val="superscript"/>
        </w:rPr>
        <w:instrText>2</w:instrText>
      </w:r>
      <w:r w:rsidRPr="005E7566">
        <w:rPr>
          <w:rFonts w:ascii="Times New Roman" w:eastAsia="Times New Roman" w:hAnsi="Times New Roman" w:cs="Times New Roman"/>
          <w:sz w:val="24"/>
          <w:szCs w:val="24"/>
        </w:rPr>
        <w:instrText>"</w:instrText>
      </w:r>
      <w:r w:rsidRPr="005E7566">
        <w:rPr>
          <w:rFonts w:ascii="Times New Roman" w:eastAsia="Times New Roman" w:hAnsi="Times New Roman" w:cs="Times New Roman"/>
          <w:sz w:val="24"/>
          <w:szCs w:val="24"/>
        </w:rPr>
      </w:r>
      <w:r w:rsidRPr="005E7566">
        <w:rPr>
          <w:rFonts w:ascii="Times New Roman" w:eastAsia="Times New Roman" w:hAnsi="Times New Roman" w:cs="Times New Roman"/>
          <w:sz w:val="24"/>
          <w:szCs w:val="24"/>
        </w:rPr>
        <w:fldChar w:fldCharType="separate"/>
      </w:r>
      <w:r w:rsidRPr="005E7566">
        <w:rPr>
          <w:rStyle w:val="Hyperlink"/>
          <w:rFonts w:ascii="Times New Roman" w:eastAsia="Times New Roman" w:hAnsi="Times New Roman" w:cs="Times New Roman"/>
          <w:sz w:val="24"/>
          <w:szCs w:val="24"/>
        </w:rPr>
        <w:t>juandraprisma.m@gmail.com</w:t>
      </w:r>
      <w:r w:rsidRPr="005E7566">
        <w:rPr>
          <w:rStyle w:val="Hyperlink"/>
          <w:rFonts w:ascii="Times New Roman" w:eastAsia="Times New Roman" w:hAnsi="Times New Roman" w:cs="Times New Roman"/>
          <w:sz w:val="24"/>
          <w:szCs w:val="24"/>
          <w:vertAlign w:val="superscript"/>
        </w:rPr>
        <w:t>2</w:t>
      </w:r>
      <w:r w:rsidRPr="005E7566">
        <w:rPr>
          <w:rFonts w:ascii="Times New Roman" w:eastAsia="Times New Roman" w:hAnsi="Times New Roman" w:cs="Times New Roman"/>
          <w:sz w:val="24"/>
          <w:szCs w:val="24"/>
        </w:rPr>
        <w:fldChar w:fldCharType="end"/>
      </w:r>
      <w:r w:rsidRPr="005E7566">
        <w:rPr>
          <w:rFonts w:ascii="Times New Roman" w:eastAsia="Times New Roman" w:hAnsi="Times New Roman" w:cs="Times New Roman"/>
          <w:sz w:val="24"/>
          <w:szCs w:val="24"/>
        </w:rPr>
        <w:t xml:space="preserve">, </w:t>
      </w:r>
      <w:hyperlink r:id="rId8" w:history="1">
        <w:r w:rsidRPr="005E7566">
          <w:rPr>
            <w:rStyle w:val="Hyperlink"/>
            <w:rFonts w:asciiTheme="majorBidi" w:eastAsia="Times New Roman" w:hAnsiTheme="majorBidi" w:cstheme="majorBidi"/>
          </w:rPr>
          <w:t>eliyanaramzi92@gmail.com</w:t>
        </w:r>
        <w:r w:rsidRPr="005E7566">
          <w:rPr>
            <w:rStyle w:val="Hyperlink"/>
            <w:rFonts w:asciiTheme="majorBidi" w:eastAsia="Times New Roman" w:hAnsiTheme="majorBidi" w:cstheme="majorBidi"/>
            <w:vertAlign w:val="superscript"/>
          </w:rPr>
          <w:t>3</w:t>
        </w:r>
      </w:hyperlink>
    </w:p>
    <w:p w14:paraId="769A90E0" w14:textId="77777777" w:rsidR="00E749BA" w:rsidRDefault="00E749BA" w:rsidP="00E749BA">
      <w:pPr>
        <w:spacing w:after="0" w:line="240" w:lineRule="auto"/>
        <w:ind w:right="95"/>
        <w:jc w:val="center"/>
        <w:rPr>
          <w:rFonts w:ascii="Times New Roman" w:eastAsia="Times New Roman" w:hAnsi="Times New Roman" w:cs="Times New Roman"/>
          <w:sz w:val="24"/>
          <w:szCs w:val="24"/>
        </w:rPr>
      </w:pPr>
    </w:p>
    <w:p w14:paraId="4BEB6EFD" w14:textId="77777777" w:rsidR="00E749BA" w:rsidRPr="00E749BA" w:rsidRDefault="00E749BA" w:rsidP="00E749BA">
      <w:pPr>
        <w:spacing w:line="240" w:lineRule="auto"/>
        <w:ind w:left="-90"/>
        <w:jc w:val="both"/>
        <w:rPr>
          <w:rFonts w:asciiTheme="majorBidi" w:hAnsiTheme="majorBidi"/>
          <w:i/>
          <w:iCs/>
          <w:sz w:val="20"/>
          <w:szCs w:val="20"/>
        </w:rPr>
      </w:pPr>
      <w:r w:rsidRPr="00E749BA">
        <w:rPr>
          <w:rFonts w:asciiTheme="majorBidi" w:hAnsiTheme="majorBidi"/>
          <w:b/>
          <w:bCs/>
          <w:i/>
          <w:iCs/>
          <w:sz w:val="20"/>
          <w:szCs w:val="20"/>
        </w:rPr>
        <w:t xml:space="preserve">Abstract. </w:t>
      </w:r>
      <w:r w:rsidRPr="00E749BA">
        <w:rPr>
          <w:rFonts w:asciiTheme="majorBidi" w:hAnsiTheme="majorBidi"/>
          <w:i/>
          <w:iCs/>
          <w:sz w:val="20"/>
          <w:szCs w:val="20"/>
        </w:rPr>
        <w:t>This study aims to determine the role of teachers in increasing student learning motivation at Paud Abata Ceria, Teniga Village, in the 2024/2025 academic year, where in increasing this motivation teachers use strategies so that students are more enthusiastic about learning. This type of research is qualitative research with a descriptive approach, data collection techniques used in this study are observation, interviews and documentation. The information collected comes from the principal and teachers at the school. The data analysis technique used in this study is through several stages including 1) data condensation. 2) data display. 3) drawing conclusions.</w:t>
      </w:r>
    </w:p>
    <w:p w14:paraId="220DC12B" w14:textId="77777777" w:rsidR="00E749BA" w:rsidRPr="00E749BA" w:rsidRDefault="00E749BA" w:rsidP="00E749BA">
      <w:pPr>
        <w:spacing w:line="240" w:lineRule="auto"/>
        <w:ind w:left="-90" w:firstLine="720"/>
        <w:jc w:val="both"/>
        <w:rPr>
          <w:rFonts w:asciiTheme="majorBidi" w:hAnsiTheme="majorBidi"/>
          <w:i/>
          <w:iCs/>
          <w:sz w:val="20"/>
          <w:szCs w:val="20"/>
        </w:rPr>
      </w:pPr>
      <w:r w:rsidRPr="00E749BA">
        <w:rPr>
          <w:rFonts w:asciiTheme="majorBidi" w:hAnsiTheme="majorBidi"/>
          <w:i/>
          <w:iCs/>
          <w:sz w:val="20"/>
          <w:szCs w:val="20"/>
        </w:rPr>
        <w:t>The results of this study are the role of teachers in increasing student learning motivation which describes (1) teacher strategies in increasing student learning motivation according to their roles, namely a). teachers as demonstrator by providing appropriate learning methods, paying attention to student concentration. b). Teachers as mediators by providing learning media. c). Teachers as evaluators by giving prizes, giving grades, praise. (2) The impact of the role of teachers in increasing student learning motivation is that students are more enthusiastic in learning, increasing self-confidence, students are more independent.</w:t>
      </w:r>
    </w:p>
    <w:p w14:paraId="04B85F9F" w14:textId="77777777" w:rsidR="00E749BA" w:rsidRPr="00BD18C3" w:rsidRDefault="00E749BA" w:rsidP="00E749BA">
      <w:pPr>
        <w:pBdr>
          <w:bottom w:val="double" w:sz="6" w:space="1" w:color="auto"/>
        </w:pBdr>
        <w:spacing w:line="240" w:lineRule="auto"/>
        <w:ind w:left="-90"/>
        <w:rPr>
          <w:rFonts w:asciiTheme="majorBidi" w:hAnsiTheme="majorBidi"/>
          <w:i/>
          <w:iCs/>
          <w:lang w:val="en"/>
        </w:rPr>
      </w:pPr>
      <w:r w:rsidRPr="00E749BA">
        <w:rPr>
          <w:rFonts w:asciiTheme="majorBidi" w:hAnsiTheme="majorBidi"/>
          <w:b/>
          <w:bCs/>
          <w:i/>
          <w:iCs/>
          <w:sz w:val="20"/>
          <w:szCs w:val="20"/>
          <w:lang w:val="en"/>
        </w:rPr>
        <w:t xml:space="preserve">Keywords: </w:t>
      </w:r>
      <w:r w:rsidRPr="00E749BA">
        <w:rPr>
          <w:rFonts w:asciiTheme="majorBidi" w:hAnsiTheme="majorBidi"/>
          <w:i/>
          <w:iCs/>
          <w:sz w:val="20"/>
          <w:szCs w:val="20"/>
          <w:lang w:val="en"/>
        </w:rPr>
        <w:t>Teacher Role, Learning Motivation</w:t>
      </w:r>
      <w:r w:rsidRPr="00E749BA">
        <w:rPr>
          <w:rFonts w:asciiTheme="majorBidi" w:hAnsiTheme="majorBidi" w:cstheme="majorBidi"/>
          <w:bCs/>
          <w:sz w:val="20"/>
          <w:szCs w:val="20"/>
        </w:rPr>
        <w:tab/>
      </w:r>
      <w:r w:rsidRPr="00D90252">
        <w:rPr>
          <w:rFonts w:asciiTheme="majorBidi" w:hAnsiTheme="majorBidi" w:cstheme="majorBidi"/>
          <w:bCs/>
        </w:rPr>
        <w:tab/>
      </w:r>
    </w:p>
    <w:p w14:paraId="7A4C033D" w14:textId="504F775B" w:rsidR="00E749BA" w:rsidRPr="00AF6FD5" w:rsidRDefault="00CC3F7A" w:rsidP="00AF6FD5">
      <w:pPr>
        <w:spacing w:after="0" w:line="240" w:lineRule="auto"/>
        <w:ind w:right="-46"/>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   </w:t>
      </w:r>
    </w:p>
    <w:p w14:paraId="200F4997" w14:textId="77777777" w:rsidR="00AF6FD5" w:rsidRPr="00AF6FD5" w:rsidRDefault="00AF6FD5" w:rsidP="00AF6FD5">
      <w:pPr>
        <w:tabs>
          <w:tab w:val="left" w:pos="7655"/>
        </w:tabs>
        <w:spacing w:after="0" w:line="240" w:lineRule="auto"/>
        <w:ind w:left="-90" w:right="-15"/>
        <w:jc w:val="both"/>
        <w:rPr>
          <w:rFonts w:asciiTheme="majorBidi" w:hAnsiTheme="majorBidi" w:cstheme="majorBidi"/>
          <w:bCs/>
          <w:sz w:val="20"/>
          <w:szCs w:val="20"/>
        </w:rPr>
      </w:pPr>
      <w:r w:rsidRPr="00AF6FD5">
        <w:rPr>
          <w:rFonts w:asciiTheme="majorBidi" w:hAnsiTheme="majorBidi" w:cstheme="majorBidi"/>
          <w:b/>
          <w:sz w:val="20"/>
          <w:szCs w:val="20"/>
        </w:rPr>
        <w:t xml:space="preserve">Abstrak. </w:t>
      </w:r>
      <w:r w:rsidRPr="00AF6FD5">
        <w:rPr>
          <w:rFonts w:asciiTheme="majorBidi" w:hAnsiTheme="majorBidi" w:cstheme="majorBidi"/>
          <w:bCs/>
          <w:sz w:val="20"/>
          <w:szCs w:val="20"/>
        </w:rPr>
        <w:t>Penelitian ini bertujuan untuk peran guru dalam meningkatkan motivasi belajar siswa dipaud abata ceria desa teniga tahun ajaran 2024/2025, dimana dalam meningkatkan motivasi ini guru menggunakan strategi agar siswa lebih semangat dalam belajar.jenis penelitian ini merupakan penelitian kualitatif dengan pendekatan deskriptif, teknik pengumpulan data yang digunakan dalam penelitian ini adalah dengan observasi, wawancara dan dokumentasi. Informasi yang dikumpulkan adalah berasal dari kepala sekolah serta guru guru yang ada disekolah tersebut.teknik analisis data yang digunakan dalam penelitian ini adalah melalui beberapa tahap diantaranya 1) kondensasi data 2) display data. 3) penarikan kesimpulan</w:t>
      </w:r>
    </w:p>
    <w:p w14:paraId="0586E27A" w14:textId="77777777" w:rsidR="00AF6FD5" w:rsidRPr="00AF6FD5" w:rsidRDefault="00AF6FD5" w:rsidP="00AF6FD5">
      <w:pPr>
        <w:tabs>
          <w:tab w:val="left" w:pos="7655"/>
        </w:tabs>
        <w:spacing w:after="0" w:line="240" w:lineRule="auto"/>
        <w:ind w:left="-90" w:right="-15"/>
        <w:jc w:val="both"/>
        <w:rPr>
          <w:rFonts w:asciiTheme="majorBidi" w:hAnsiTheme="majorBidi" w:cstheme="majorBidi"/>
          <w:bCs/>
          <w:sz w:val="20"/>
          <w:szCs w:val="20"/>
        </w:rPr>
      </w:pPr>
      <w:r w:rsidRPr="00AF6FD5">
        <w:rPr>
          <w:rFonts w:asciiTheme="majorBidi" w:hAnsiTheme="majorBidi" w:cstheme="majorBidi"/>
          <w:bCs/>
          <w:sz w:val="20"/>
          <w:szCs w:val="20"/>
        </w:rPr>
        <w:t xml:space="preserve">           Hasil penelitian ini yaitu peran guru dalam meningkatkan motivasi belajar siswa yang mendeskripsikan tentang (1) strategi guru dalam meningkatkan motivasi belajar siswa sesuai dengan perannya yaitu a). guru sebagai demonstrator dengan memberikan metode pembelajaran yang sesuai, memperhatikan konsentrasi siswa.b). Guru sebagai mediator dengan menyediakan media pembelajaran. c). Guru sebagai evaluator dengan memberikan hadiah,memberi nilai,pujian. (2) Dampak peran guru dalam meningkatkan motivasi belajar siswa yaitu siswa lebih semangat dalam belajar, meningkatkan kepercayaan diri, siswa lebih mandiri.</w:t>
      </w:r>
    </w:p>
    <w:p w14:paraId="22AB13C6" w14:textId="77777777" w:rsidR="00AF6FD5" w:rsidRPr="00AF6FD5" w:rsidRDefault="00AF6FD5" w:rsidP="00AF6FD5">
      <w:pPr>
        <w:tabs>
          <w:tab w:val="left" w:pos="7655"/>
        </w:tabs>
        <w:spacing w:after="0" w:line="240" w:lineRule="auto"/>
        <w:ind w:left="-90" w:right="-15"/>
        <w:jc w:val="both"/>
        <w:rPr>
          <w:rFonts w:asciiTheme="majorBidi" w:hAnsiTheme="majorBidi" w:cstheme="majorBidi"/>
          <w:bCs/>
          <w:sz w:val="20"/>
          <w:szCs w:val="20"/>
        </w:rPr>
      </w:pPr>
      <w:r w:rsidRPr="00AF6FD5">
        <w:rPr>
          <w:rFonts w:asciiTheme="majorBidi" w:hAnsiTheme="majorBidi" w:cstheme="majorBidi"/>
          <w:bCs/>
          <w:sz w:val="20"/>
          <w:szCs w:val="20"/>
        </w:rPr>
        <w:t>.</w:t>
      </w:r>
    </w:p>
    <w:p w14:paraId="18226847" w14:textId="77777777" w:rsidR="00AF6FD5" w:rsidRPr="00AF6FD5" w:rsidRDefault="00AF6FD5" w:rsidP="00AF6FD5">
      <w:pPr>
        <w:spacing w:line="240" w:lineRule="auto"/>
        <w:ind w:left="-90" w:hanging="284"/>
        <w:jc w:val="both"/>
        <w:rPr>
          <w:rFonts w:asciiTheme="majorBidi" w:hAnsiTheme="majorBidi" w:cstheme="majorBidi"/>
          <w:bCs/>
          <w:sz w:val="20"/>
          <w:szCs w:val="20"/>
        </w:rPr>
      </w:pPr>
      <w:r w:rsidRPr="00AF6FD5">
        <w:rPr>
          <w:rFonts w:asciiTheme="majorBidi" w:hAnsiTheme="majorBidi" w:cstheme="majorBidi"/>
          <w:bCs/>
          <w:sz w:val="20"/>
          <w:szCs w:val="20"/>
        </w:rPr>
        <w:tab/>
      </w:r>
      <w:r w:rsidRPr="00AF6FD5">
        <w:rPr>
          <w:rFonts w:asciiTheme="majorBidi" w:hAnsiTheme="majorBidi" w:cstheme="majorBidi"/>
          <w:b/>
          <w:sz w:val="20"/>
          <w:szCs w:val="20"/>
        </w:rPr>
        <w:t>Kata Kunci:</w:t>
      </w:r>
      <w:r w:rsidRPr="00AF6FD5">
        <w:rPr>
          <w:rFonts w:asciiTheme="majorBidi" w:hAnsiTheme="majorBidi" w:cstheme="majorBidi"/>
          <w:bCs/>
          <w:sz w:val="20"/>
          <w:szCs w:val="20"/>
        </w:rPr>
        <w:t xml:space="preserve"> Peran Guru, Motivasi Belajar</w:t>
      </w:r>
    </w:p>
    <w:p w14:paraId="66500EE3" w14:textId="77777777" w:rsidR="00E749BA" w:rsidRDefault="00E749BA" w:rsidP="00E749BA">
      <w:pPr>
        <w:spacing w:after="0" w:line="240" w:lineRule="auto"/>
        <w:ind w:right="-46"/>
        <w:jc w:val="both"/>
        <w:rPr>
          <w:rFonts w:ascii="Times New Roman" w:eastAsia="Times New Roman" w:hAnsi="Times New Roman" w:cs="Times New Roman"/>
          <w:i/>
        </w:rPr>
      </w:pPr>
    </w:p>
    <w:p w14:paraId="30F52854" w14:textId="77777777" w:rsidR="00AF6FD5" w:rsidRPr="00AF6FD5" w:rsidRDefault="00AF6FD5" w:rsidP="00E749BA">
      <w:pPr>
        <w:spacing w:after="0" w:line="240" w:lineRule="auto"/>
        <w:ind w:right="-46"/>
        <w:jc w:val="both"/>
        <w:rPr>
          <w:rFonts w:ascii="Times New Roman" w:eastAsia="Times New Roman" w:hAnsi="Times New Roman" w:cs="Times New Roman"/>
          <w:i/>
        </w:rPr>
        <w:sectPr w:rsidR="00AF6FD5" w:rsidRPr="00AF6FD5" w:rsidSect="00E749B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titlePg/>
        </w:sectPr>
      </w:pPr>
    </w:p>
    <w:p w14:paraId="4818EDF0" w14:textId="77777777"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492BA325" w14:textId="192A6417"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Pendidikan berdasarkan UU No 20 tahun 2003 pendidikan adalah suatu dasar dan terencana untuk mewujudkan suasana belajardan proses pembelajaran agar peerta didik secara aktif  mengembangkan potensi dirinya untuk memilii kekuatan spiritual keagamaan, pengendalian diri, kecerdasan, akhlak mulia, serta keerampilan yang diperlukan dirinya, masyarakat, dan Negara</w:t>
      </w:r>
      <w:r w:rsidR="009F2D54">
        <w:rPr>
          <w:rFonts w:asciiTheme="majorBidi" w:hAnsiTheme="majorBidi" w:cstheme="majorBidi"/>
        </w:rPr>
        <w:t xml:space="preserve"> </w:t>
      </w:r>
      <w:r w:rsidR="009F2D54">
        <w:rPr>
          <w:rFonts w:asciiTheme="majorBidi" w:hAnsiTheme="majorBidi" w:cstheme="majorBidi"/>
        </w:rPr>
        <w:fldChar w:fldCharType="begin" w:fldLock="1"/>
      </w:r>
      <w:r w:rsidR="009F2D54">
        <w:rPr>
          <w:rFonts w:asciiTheme="majorBidi" w:hAnsiTheme="majorBidi" w:cstheme="majorBidi"/>
        </w:rPr>
        <w:instrText>ADDIN CSL_CITATION {"citationItems":[{"id":"ITEM-1","itemData":{"author":[{"dropping-particle":"","family":"Depdiknas","given":"","non-dropping-particle":"","parse-names":false,"suffix":""}],"id":"ITEM-1","issued":{"date-parts":[["2003"]]},"publisher":"Pemerintah Pusat","publisher-place":"Jakarta","title":"Undang-undang (UU) Nomor 20 Tahun 2003 tentang Sistem Pendidikan Nasional","type":"book"},"uris":["http://www.mendeley.com/documents/?uuid=82e01b9d-7faf-459f-ac05-99236b9f5f95"]}],"mendeley":{"formattedCitation":"(Depdiknas, 2003)","plainTextFormattedCitation":"(Depdiknas, 2003)","previouslyFormattedCitation":"(Depdiknas, 2003)"},"properties":{"noteIndex":0},"schema":"https://github.com/citation-style-language/schema/raw/master/csl-citation.json"}</w:instrText>
      </w:r>
      <w:r w:rsidR="009F2D54">
        <w:rPr>
          <w:rFonts w:asciiTheme="majorBidi" w:hAnsiTheme="majorBidi" w:cstheme="majorBidi"/>
        </w:rPr>
        <w:fldChar w:fldCharType="separate"/>
      </w:r>
      <w:r w:rsidR="009F2D54" w:rsidRPr="009F2D54">
        <w:rPr>
          <w:rFonts w:asciiTheme="majorBidi" w:hAnsiTheme="majorBidi" w:cstheme="majorBidi"/>
          <w:noProof/>
        </w:rPr>
        <w:t>(Depdiknas, 2003)</w:t>
      </w:r>
      <w:r w:rsidR="009F2D54">
        <w:rPr>
          <w:rFonts w:asciiTheme="majorBidi" w:hAnsiTheme="majorBidi" w:cstheme="majorBidi"/>
        </w:rPr>
        <w:fldChar w:fldCharType="end"/>
      </w:r>
      <w:r w:rsidRPr="00212554">
        <w:rPr>
          <w:rFonts w:asciiTheme="majorBidi" w:hAnsiTheme="majorBidi" w:cstheme="majorBidi"/>
        </w:rPr>
        <w:t>.</w:t>
      </w:r>
    </w:p>
    <w:p w14:paraId="2A1E9E15" w14:textId="4161B8D3"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 xml:space="preserve">       Pendidikan merupakan perubahan tingkah laku manusia  agar menjadi mausia dewasa yang mampu hidup mandiri dan sebagai anggota masyarakat alam sekitar dimana individu itu berada </w:t>
      </w:r>
      <w:r w:rsidRPr="00212554">
        <w:rPr>
          <w:rFonts w:asciiTheme="majorBidi" w:hAnsiTheme="majorBidi" w:cstheme="majorBidi"/>
        </w:rPr>
        <w:t xml:space="preserve">dalam mengubah proses tingkah laku  dilakaukan dalam bentuk proses belajar mengajar yang menciptakan belajar bagi individu. Pengalaman belajar merupakan sebuah usaha sadar dan terencana yang dilakukan oleh keluarga, masyarakat dan pemerintah melalui kegiatan membimbing </w:t>
      </w:r>
      <w:r w:rsidR="009F2D54">
        <w:rPr>
          <w:rFonts w:asciiTheme="majorBidi" w:hAnsiTheme="majorBidi" w:cstheme="majorBidi"/>
        </w:rPr>
        <w:fldChar w:fldCharType="begin" w:fldLock="1"/>
      </w:r>
      <w:r w:rsidR="005E7566">
        <w:rPr>
          <w:rFonts w:asciiTheme="majorBidi" w:hAnsiTheme="majorBidi" w:cstheme="majorBidi"/>
        </w:rPr>
        <w:instrText>ADDIN CSL_CITATION {"citationItems":[{"id":"ITEM-1","itemData":{"author":[{"dropping-particle":"","family":"Witono","given":"Hari","non-dropping-particle":"","parse-names":false,"suffix":""}],"id":"ITEM-1","issued":{"date-parts":[["2007"]]},"publisher":"PPS UM","publisher-place":"Malang","title":"Harapan Orang Tua, Harapan Guru, Harga Diri, Self-efficacy dan Motivasi Belajar dengan Prestasi Akademik:","type":"book"},"uris":["http://www.mendeley.com/documents/?uuid=1015288f-c208-3014-8527-4c860756de5c"]}],"mendeley":{"formattedCitation":"(Witono, 2007)","plainTextFormattedCitation":"(Witono, 2007)","previouslyFormattedCitation":"(Witono, 2007)"},"properties":{"noteIndex":0},"schema":"https://github.com/citation-style-language/schema/raw/master/csl-citation.json"}</w:instrText>
      </w:r>
      <w:r w:rsidR="009F2D54">
        <w:rPr>
          <w:rFonts w:asciiTheme="majorBidi" w:hAnsiTheme="majorBidi" w:cstheme="majorBidi"/>
        </w:rPr>
        <w:fldChar w:fldCharType="separate"/>
      </w:r>
      <w:r w:rsidR="009F2D54" w:rsidRPr="009F2D54">
        <w:rPr>
          <w:rFonts w:asciiTheme="majorBidi" w:hAnsiTheme="majorBidi" w:cstheme="majorBidi"/>
        </w:rPr>
        <w:t>(Witono, 2007)</w:t>
      </w:r>
      <w:r w:rsidR="009F2D54">
        <w:rPr>
          <w:rFonts w:asciiTheme="majorBidi" w:hAnsiTheme="majorBidi" w:cstheme="majorBidi"/>
        </w:rPr>
        <w:fldChar w:fldCharType="end"/>
      </w:r>
      <w:r w:rsidRPr="00212554">
        <w:rPr>
          <w:rFonts w:asciiTheme="majorBidi" w:hAnsiTheme="majorBidi" w:cstheme="majorBidi"/>
        </w:rPr>
        <w:t>.</w:t>
      </w:r>
    </w:p>
    <w:p w14:paraId="3025C741" w14:textId="77777777" w:rsidR="007D6F1F"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 xml:space="preserve">Anak Usia Dini (AUD) Menurut Slamet Suyanto adalah  masa emas atau golden age, karena anak mengalami pertumbuhan dan pekembangan yang sangat pesat dan tidak tergantikan pada asa mendatang. Menurut berbagai penelitian dibidang neurologi terbukti bahwa 50% kecerdasan anak terbentuk dalam kurun waktu 4 tahun pertama. </w:t>
      </w:r>
      <w:r w:rsidRPr="00212554">
        <w:rPr>
          <w:rFonts w:asciiTheme="majorBidi" w:hAnsiTheme="majorBidi" w:cstheme="majorBidi"/>
        </w:rPr>
        <w:lastRenderedPageBreak/>
        <w:t xml:space="preserve">Setelah anak berusia 8 tahun perkembangan otaknya mencapai 80% dan pada usia 18 tahun mencapai 100%. </w:t>
      </w:r>
      <w:r w:rsidR="005E7566">
        <w:rPr>
          <w:rFonts w:asciiTheme="majorBidi" w:hAnsiTheme="majorBidi" w:cstheme="majorBidi"/>
        </w:rPr>
        <w:fldChar w:fldCharType="begin" w:fldLock="1"/>
      </w:r>
      <w:r w:rsidR="005E7566">
        <w:rPr>
          <w:rFonts w:asciiTheme="majorBidi" w:hAnsiTheme="majorBidi" w:cstheme="majorBidi"/>
        </w:rPr>
        <w:instrText>ADDIN CSL_CITATION {"citationItems":[{"id":"ITEM-1","itemData":{"author":[{"dropping-particle":"","family":"Suyatno","given":"S.","non-dropping-particle":"","parse-names":false,"suffix":""}],"id":"ITEM-1","issued":{"date-parts":[["2005"]]},"publisher":"Departemen Pendidikan Dan Kebudayaan Direktorat Jendral Pendidikan Tinggi.","publisher-place":"Jakarta","title":"Konsep Dasar Pendidikan Anak Usia Dini.","type":"book"},"uris":["http://www.mendeley.com/documents/?uuid=8e1cc793-98ac-40b1-85c7-aba059ea4eb1"]}],"mendeley":{"formattedCitation":"(Suyatno, 2005)","plainTextFormattedCitation":"(Suyatno, 2005)","previouslyFormattedCitation":"(Suyatno, 2005)"},"properties":{"noteIndex":0},"schema":"https://github.com/citation-style-language/schema/raw/master/csl-citation.json"}</w:instrText>
      </w:r>
      <w:r w:rsidR="005E7566">
        <w:rPr>
          <w:rFonts w:asciiTheme="majorBidi" w:hAnsiTheme="majorBidi" w:cstheme="majorBidi"/>
        </w:rPr>
        <w:fldChar w:fldCharType="separate"/>
      </w:r>
      <w:r w:rsidR="005E7566" w:rsidRPr="005E7566">
        <w:rPr>
          <w:rFonts w:asciiTheme="majorBidi" w:hAnsiTheme="majorBidi" w:cstheme="majorBidi"/>
          <w:noProof/>
        </w:rPr>
        <w:t>(Suyatno, 2005)</w:t>
      </w:r>
      <w:r w:rsidR="005E7566">
        <w:rPr>
          <w:rFonts w:asciiTheme="majorBidi" w:hAnsiTheme="majorBidi" w:cstheme="majorBidi"/>
        </w:rPr>
        <w:fldChar w:fldCharType="end"/>
      </w:r>
      <w:r w:rsidR="005E7566">
        <w:rPr>
          <w:rFonts w:asciiTheme="majorBidi" w:hAnsiTheme="majorBidi" w:cstheme="majorBidi"/>
        </w:rPr>
        <w:t>.</w:t>
      </w:r>
    </w:p>
    <w:p w14:paraId="3A1417D1" w14:textId="77777777" w:rsid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Pendidikan anak usia dini (PAUD) adalah  masa emas masa ketika anak mengalami pertumbuhan dan perkembangan yang pesat. Pada masa ini anak paling peka dan potensial untuk mempelajari sesuatu yang baru, rasa ingin tau yang tinggi, dapat kita lihat dari anak yang suka bertanya-tanya tentang apa yang dilihatnya, bahkan ketika pertanyaan mereka yang belum terjawab pun mereka akan terus menerus untuk bertanya sampai menemukan jawabannya. Setiap anak memiliki sifat yang unik dan terlahir dengan potensi yang berbeda-beda dengan memiliki kelebihan bakat dan minat tersendiri contoh ada anak yang memiliki bakat dalam bernyanyi, adapun berakat dalam hal menari, bermusik, berbahasa, belajar dan olahraga. Anak usia dini memiliki tahap perkembangan dan pertumbuhan baik fisik maupun mental, perkembangan dan pertumbuhan berkembang sejak pranatal yakni sejak dalam kandungan</w:t>
      </w:r>
      <w:r w:rsidR="005E7566" w:rsidRPr="007D6F1F">
        <w:rPr>
          <w:rFonts w:asciiTheme="majorBidi" w:hAnsiTheme="majorBidi" w:cstheme="majorBidi"/>
        </w:rPr>
        <w:t xml:space="preserve"> </w:t>
      </w:r>
      <w:r w:rsidR="005E7566" w:rsidRPr="007D6F1F">
        <w:rPr>
          <w:rFonts w:asciiTheme="majorBidi" w:hAnsiTheme="majorBidi" w:cstheme="majorBidi"/>
        </w:rPr>
        <w:fldChar w:fldCharType="begin" w:fldLock="1"/>
      </w:r>
      <w:r w:rsidR="005E7566" w:rsidRPr="007D6F1F">
        <w:rPr>
          <w:rFonts w:asciiTheme="majorBidi" w:hAnsiTheme="majorBidi" w:cstheme="majorBidi"/>
        </w:rPr>
        <w:instrText>ADDIN CSL_CITATION {"citationItems":[{"id":"ITEM-1","itemData":{"author":[{"dropping-particle":"","family":"Latif, M., Zubaidah, R., Zukhairina, &amp; Afandi","given":"M","non-dropping-particle":"","parse-names":false,"suffix":""}],"id":"ITEM-1","issued":{"date-parts":[["2013"]]},"publisher":"Prenada Media Group","publisher-place":"Jakarta","title":"Orientasi Baru Pendidikan Anak Usia Dini","type":"book"},"uris":["http://www.mendeley.com/documents/?uuid=dadc5348-d05e-4723-bc32-75955e6ca218"]}],"mendeley":{"formattedCitation":"(Latif, M., Zubaidah, R., Zukhairina, &amp; Afandi, 2013)","plainTextFormattedCitation":"(Latif, M., Zubaidah, R., Zukhairina, &amp; Afandi, 2013)","previouslyFormattedCitation":"(Latif, M., Zubaidah, R., Zukhairina, &amp; Afandi, 2013)"},"properties":{"noteIndex":0},"schema":"https://github.com/citation-style-language/schema/raw/master/csl-citation.json"}</w:instrText>
      </w:r>
      <w:r w:rsidR="005E7566" w:rsidRPr="007D6F1F">
        <w:rPr>
          <w:rFonts w:asciiTheme="majorBidi" w:hAnsiTheme="majorBidi" w:cstheme="majorBidi"/>
        </w:rPr>
        <w:fldChar w:fldCharType="separate"/>
      </w:r>
      <w:r w:rsidR="005E7566" w:rsidRPr="007D6F1F">
        <w:rPr>
          <w:rFonts w:asciiTheme="majorBidi" w:hAnsiTheme="majorBidi" w:cstheme="majorBidi"/>
          <w:noProof/>
        </w:rPr>
        <w:t>(Latif, M., Zubaidah, R., Zukhairina, &amp; Afandi, 2013)</w:t>
      </w:r>
      <w:r w:rsidR="005E7566" w:rsidRPr="007D6F1F">
        <w:rPr>
          <w:rFonts w:asciiTheme="majorBidi" w:hAnsiTheme="majorBidi" w:cstheme="majorBidi"/>
        </w:rPr>
        <w:fldChar w:fldCharType="end"/>
      </w:r>
      <w:r w:rsidRPr="007D6F1F">
        <w:rPr>
          <w:rFonts w:asciiTheme="majorBidi" w:hAnsiTheme="majorBidi" w:cstheme="majorBidi"/>
        </w:rPr>
        <w:t>.</w:t>
      </w:r>
    </w:p>
    <w:p w14:paraId="25A15D68" w14:textId="77777777" w:rsid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Dalam pembelajaran membutuhkan peran seorang guru,peran guru sangatlah penting dalam suatu pembelajaran Peran guru sangat penting dalam proses pembelajaran dan pendidikan, karena seorang guru atau pendidik ialah salah satu faktor penentu keberhasilan dalam setiap pendidikan, guru berperan penting dalam sebuah proses pembelajaran dan dimana pembelajaran akan berhasil apabila guru dan siswa saling bertukar informasi dan tingkat kreativitas guru dalam proses pembelajaran menjadi tolak ukur keberhasilan siswa. Seorang guru memiliki pengaruh yang sangat besar terhadap tumbuh kembangnya pengetahuan dan keterampilan siswa</w:t>
      </w:r>
      <w:r w:rsidR="005E7566" w:rsidRPr="007D6F1F">
        <w:rPr>
          <w:rFonts w:asciiTheme="majorBidi" w:hAnsiTheme="majorBidi" w:cstheme="majorBidi"/>
        </w:rPr>
        <w:t xml:space="preserve"> </w:t>
      </w:r>
      <w:r w:rsidR="005E7566" w:rsidRPr="007D6F1F">
        <w:rPr>
          <w:rFonts w:asciiTheme="majorBidi" w:hAnsiTheme="majorBidi" w:cstheme="majorBidi"/>
        </w:rPr>
        <w:fldChar w:fldCharType="begin" w:fldLock="1"/>
      </w:r>
      <w:r w:rsidR="005E7566" w:rsidRPr="007D6F1F">
        <w:rPr>
          <w:rFonts w:asciiTheme="majorBidi" w:hAnsiTheme="majorBidi" w:cstheme="majorBidi"/>
        </w:rPr>
        <w:instrText>ADDIN CSL_CITATION {"citationItems":[{"id":"ITEM-1","itemData":{"DOI":"10.20961/kc.v9i4.54845","ISSN":"2338-008X","abstract":"&lt;p align=\"justify\"&gt;Peran guru anak usia dini merupakan sekumpulan perilaku-perilaku baik yang dimiliki oleh seseorang yang bekerja sebagai guru khususnya di pendidikan anak usia dini. Peran guru dapat dikatakan sebagai salah satu faktor penting dalam proses tumbuh kembang anak saat berada di sekolah. Penelitian ini mempunyai tujuan untuk mengetahui hubungan antara dua variabel yaitu peran guru dengan rasa percaya diri anak usia dini. Penelitian menggunakan metode kuantitatif korelasional. Sampel penelitian yang terlibat yaitu 30 anak usia 4-6 tahun dan 26 guru di TK se-Kelurahan Palur. Teknik pengumpulan data menggunakan kuesioner yang diisi oleh guru. Analisis data dan uji hipotesis menggunakan uji korelasi &lt;em&gt;Spearman Rho&lt;/em&gt;&lt;em&gt; &lt;/em&gt;dengan kriteria nilai signifikansi yaitu sebesar &amp;lt; 0,05. Uji hipotesis penelitian menunjukkan angka sebesar 508 dengan nilai koefisien korelasi yang diperoleh sebesar -126 dengan arah hubungan negatif. Hal ini berarti bahwa tidak terdapat hubungan yang signifikan antara peran guru dengan rasa percaya diri anak usia dini, sehingga dapat diartikan bahwa adanya peningkatan atau penurunan pada variabel peran guru tidak memberikan pengaruh yang signifikan terhadap variabel rasa percaya diri anak usia dini. Penelitian ini dapat memberikan informasi terkait kajian teori tentang peran guru dan rasa percaya diri anak usia dini serta dapat memberikan gambaran mengenai hasil hubungan antara keterlibatan peran guru dengan rasa kepercayaan diri anak usia dini khususnya usia 4-6 tahun.&lt;/p&gt;&lt;p align=\"justify\"&gt; &lt;/p&gt;&lt;p align=\"justify\"&gt; &lt;/p&gt;&lt;p align=\"justify\"&gt;&lt;strong&gt;Kata Kunci:&lt;/strong&gt; peran guru, rasa percaya diri, anak usia dini&lt;/p&gt;&lt;p align=\"justify\"&gt; &lt;/p&gt;&lt;p align=\"justify\"&gt;&lt;strong&gt;&lt;em&gt;Abstract &lt;/em&gt;&lt;/strong&gt;&lt;strong&gt;&lt;em&gt;&lt;/em&gt;&lt;/strong&gt;&lt;/p&gt;&lt;p class=\"pre\" align=\"justify\"&gt;&lt;em&gt;The role of early childhood teachers is a set of good behaviors possessed by someone who works as a teacher, especially in early childhood education. The role of the teacher can be said to be one of the important factors in the process of child growth and development while at school. This study aims to determine the relationship between two variables, namely the role of the teacher and the self-confidence of early childhood. The research uses correlational quantitative methods. The research sample involved was 30 children aged 4-6 years and 26 teachers in kindergartens in Palur Village. The data collection technique used a questionnaire filled out by the teacher.…","author":[{"dropping-particle":"","family":"Wardani","given":"Indah Kusuma","non-dropping-particle":"","parse-names":false,"suffix":""},{"dropping-particle":"","family":"Hafidah","given":"Ruli .","non-dropping-particle":"","parse-names":false,"suffix":""},{"dropping-particle":"","family":"Dewi","given":"Nurul Kusuma","non-dropping-particle":"","parse-names":false,"suffix":""}],"container-title":"Kumara Cendekia","id":"ITEM-1","issue":"4","issued":{"date-parts":[["2021"]]},"page":"225","title":"Hubungan antara Peran Guru dengan Rasa Percaya Diri Anak Usia Dini","type":"article-journal","volume":"9"},"uris":["http://www.mendeley.com/documents/?uuid=fc87aec3-e8b1-4cd0-a78a-fefdbdf1c76a"]}],"mendeley":{"formattedCitation":"(Wardani et al., 2021)","plainTextFormattedCitation":"(Wardani et al., 2021)","previouslyFormattedCitation":"(Wardani et al., 2021)"},"properties":{"noteIndex":0},"schema":"https://github.com/citation-style-language/schema/raw/master/csl-citation.json"}</w:instrText>
      </w:r>
      <w:r w:rsidR="005E7566" w:rsidRPr="007D6F1F">
        <w:rPr>
          <w:rFonts w:asciiTheme="majorBidi" w:hAnsiTheme="majorBidi" w:cstheme="majorBidi"/>
        </w:rPr>
        <w:fldChar w:fldCharType="separate"/>
      </w:r>
      <w:r w:rsidR="005E7566" w:rsidRPr="007D6F1F">
        <w:rPr>
          <w:rFonts w:asciiTheme="majorBidi" w:hAnsiTheme="majorBidi" w:cstheme="majorBidi"/>
          <w:noProof/>
        </w:rPr>
        <w:t>(Wardani et al., 2021)</w:t>
      </w:r>
      <w:r w:rsidR="005E7566" w:rsidRPr="007D6F1F">
        <w:rPr>
          <w:rFonts w:asciiTheme="majorBidi" w:hAnsiTheme="majorBidi" w:cstheme="majorBidi"/>
        </w:rPr>
        <w:fldChar w:fldCharType="end"/>
      </w:r>
      <w:r w:rsidRPr="007D6F1F">
        <w:rPr>
          <w:rFonts w:asciiTheme="majorBidi" w:hAnsiTheme="majorBidi" w:cstheme="majorBidi"/>
        </w:rPr>
        <w:t>. Guru adalah sosok yang rela mencurahkan sebagian besar waktunya untuk mengajar dan mendidik siswa, untuk pengorbanan yang sangat besar atas jasa seorang guru rasanya sebuah upah tidak mampu menilai besarnya jasa seorang guru, seorang guru memiliki tugas yang sangat besar dimana dalam sebuah pembelajaran guru harus mampu meningkatkan kemampuan seorang siswa. bukan perkara yang mudah untuk melakukan pembelajaran dimana banyak perbedaan-perbedaan seperti masing-masing prilaku yang berbeda antar siswa yang satu dengan siswa yang lain, guru harus mampu mengkoordinir seluruh siswa dalam sebuah kelas dalam proses pembelajaran</w:t>
      </w:r>
      <w:r w:rsidR="005E7566" w:rsidRPr="007D6F1F">
        <w:rPr>
          <w:rFonts w:asciiTheme="majorBidi" w:hAnsiTheme="majorBidi" w:cstheme="majorBidi"/>
        </w:rPr>
        <w:t>.</w:t>
      </w:r>
      <w:r w:rsidRPr="007D6F1F">
        <w:rPr>
          <w:rFonts w:asciiTheme="majorBidi" w:hAnsiTheme="majorBidi" w:cstheme="majorBidi"/>
        </w:rPr>
        <w:t xml:space="preserve"> Dalam pembelajaran peran seorang guru sangatlah penting, peran guru dalam pembelajaran sangat banyak yaitu guru sebagai fasilitator, guru sebagai mentor,dan guru sebagai motivator.</w:t>
      </w:r>
    </w:p>
    <w:p w14:paraId="444A75F3" w14:textId="77777777" w:rsid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Guru adalah seorang yang memberikan fasilitas untuk perpindahan ilmu pengetahuan dari sumber belajar,sebagai pendidik profesional guru memiliki tugas yang sangat penting yaitu dalam mendidik, membimbing, mengarahkan, memberi nilai, melatih dan mengevaluasi</w:t>
      </w:r>
      <w:r w:rsidR="005E7566" w:rsidRPr="007D6F1F">
        <w:rPr>
          <w:rFonts w:asciiTheme="majorBidi" w:hAnsiTheme="majorBidi" w:cstheme="majorBidi"/>
        </w:rPr>
        <w:t xml:space="preserve"> </w:t>
      </w:r>
      <w:r w:rsidR="005E7566" w:rsidRPr="007D6F1F">
        <w:rPr>
          <w:rFonts w:asciiTheme="majorBidi" w:hAnsiTheme="majorBidi" w:cstheme="majorBidi"/>
        </w:rPr>
        <w:fldChar w:fldCharType="begin" w:fldLock="1"/>
      </w:r>
      <w:r w:rsidR="005E7566" w:rsidRPr="007D6F1F">
        <w:rPr>
          <w:rFonts w:asciiTheme="majorBidi" w:hAnsiTheme="majorBidi" w:cstheme="majorBidi"/>
        </w:rPr>
        <w:instrText>ADDIN CSL_CITATION {"citationItems":[{"id":"ITEM-1","itemData":{"author":[{"dropping-particle":"","family":"Maimunawati","given":"Siti","non-dropping-particle":"","parse-names":false,"suffix":""}],"id":"ITEM-1","issued":{"date-parts":[["2020"]]},"publisher":"Media Karya Serang","publisher-place":"Banten","title":"Peran Guru,Orang Tua, Metode Dan Media Pembelajaran","type":"book"},"uris":["http://www.mendeley.com/documents/?uuid=491712d1-0cdc-44b0-b3c9-e4ce7fbe6eaa"]}],"mendeley":{"formattedCitation":"(Maimunawati, 2020)","plainTextFormattedCitation":"(Maimunawati, 2020)","previouslyFormattedCitation":"(Maimunawati, 2020)"},"properties":{"noteIndex":0},"schema":"https://github.com/citation-style-language/schema/raw/master/csl-citation.json"}</w:instrText>
      </w:r>
      <w:r w:rsidR="005E7566" w:rsidRPr="007D6F1F">
        <w:rPr>
          <w:rFonts w:asciiTheme="majorBidi" w:hAnsiTheme="majorBidi" w:cstheme="majorBidi"/>
        </w:rPr>
        <w:fldChar w:fldCharType="separate"/>
      </w:r>
      <w:r w:rsidR="005E7566" w:rsidRPr="007D6F1F">
        <w:rPr>
          <w:rFonts w:asciiTheme="majorBidi" w:hAnsiTheme="majorBidi" w:cstheme="majorBidi"/>
          <w:noProof/>
        </w:rPr>
        <w:t>(Maimunawati, 2020)</w:t>
      </w:r>
      <w:r w:rsidR="005E7566" w:rsidRPr="007D6F1F">
        <w:rPr>
          <w:rFonts w:asciiTheme="majorBidi" w:hAnsiTheme="majorBidi" w:cstheme="majorBidi"/>
        </w:rPr>
        <w:fldChar w:fldCharType="end"/>
      </w:r>
      <w:r w:rsidR="005E7566" w:rsidRPr="007D6F1F">
        <w:rPr>
          <w:rFonts w:asciiTheme="majorBidi" w:hAnsiTheme="majorBidi" w:cstheme="majorBidi"/>
        </w:rPr>
        <w:t>.</w:t>
      </w:r>
    </w:p>
    <w:p w14:paraId="6EA37AA8" w14:textId="77777777" w:rsid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Kegiatan belajar mengajar akan berhasil apabila siswa mengerjakan tugas dengan baik dan bersungguh-sungguh dengan adanya motivasi seseorang akan bersungguh-sungguh untuk melakukan yang ingin dicapai.motivasi ini sangat diperlukan untuk meningkatkan hasil belajar siswa, ketika siswa menemukan kesulitan dalam belajar guru berperan penting dalam memberikan motivasi yang tepat, ketika siswa mendapatkan motivasi yang tepat hal tersebut dapat meningkatkan hasil belajar. Motivasi belajar yaitu sebuah  dorongan atau keinginan untuk mendorong seseorang untuk belajar,dimana motivasi belajar ini ada dua yaitu, motivasi i</w:t>
      </w:r>
      <w:r w:rsidRPr="007D6F1F">
        <w:rPr>
          <w:rFonts w:asciiTheme="majorBidi" w:hAnsiTheme="majorBidi" w:cstheme="majorBidi"/>
          <w:i/>
        </w:rPr>
        <w:t>nstrinsik</w:t>
      </w:r>
      <w:r w:rsidRPr="007D6F1F">
        <w:rPr>
          <w:rFonts w:asciiTheme="majorBidi" w:hAnsiTheme="majorBidi" w:cstheme="majorBidi"/>
        </w:rPr>
        <w:t xml:space="preserve"> seperti keingin atau kemauan yang ada dalam diri kita sendiri, dan motivasi </w:t>
      </w:r>
      <w:r w:rsidRPr="007D6F1F">
        <w:rPr>
          <w:rFonts w:asciiTheme="majorBidi" w:hAnsiTheme="majorBidi" w:cstheme="majorBidi"/>
          <w:i/>
        </w:rPr>
        <w:t xml:space="preserve">ekstrinsik </w:t>
      </w:r>
      <w:r w:rsidRPr="007D6F1F">
        <w:rPr>
          <w:rFonts w:asciiTheme="majorBidi" w:hAnsiTheme="majorBidi" w:cstheme="majorBidi"/>
        </w:rPr>
        <w:t xml:space="preserve">seperti penghargaan,atau tekanan dari orang </w:t>
      </w:r>
      <w:r w:rsidR="005E7566" w:rsidRPr="007D6F1F">
        <w:rPr>
          <w:rFonts w:asciiTheme="majorBidi" w:hAnsiTheme="majorBidi" w:cstheme="majorBidi"/>
        </w:rPr>
        <w:fldChar w:fldCharType="begin" w:fldLock="1"/>
      </w:r>
      <w:r w:rsidR="00CF54A6" w:rsidRPr="007D6F1F">
        <w:rPr>
          <w:rFonts w:asciiTheme="majorBidi" w:hAnsiTheme="majorBidi" w:cstheme="majorBidi"/>
        </w:rPr>
        <w:instrText>ADDIN CSL_CITATION {"citationItems":[{"id":"ITEM-1","itemData":{"author":[{"dropping-particle":"","family":"Nisa, K., &amp; Sujarwo","given":"S","non-dropping-particle":"","parse-names":false,"suffix":""}],"container-title":"Jurnal Obsesi : Jurnal Pendidikan Anak Usia Dini","id":"ITEM-1","issue":"1","issued":{"date-parts":[["2020"]]},"title":"Efektivitas Komunikasi Guru Terhadap Motivasi Belajar Anak Usia Dini","type":"article-journal","volume":"5"},"uris":["http://www.mendeley.com/documents/?uuid=35d2a492-b0a6-448c-b4e0-337393a2d1ae"]}],"mendeley":{"formattedCitation":"(Nisa, K., &amp; Sujarwo, 2020)","plainTextFormattedCitation":"(Nisa, K., &amp; Sujarwo, 2020)","previouslyFormattedCitation":"(Nisa, K., &amp; Sujarwo, 2020)"},"properties":{"noteIndex":0},"schema":"https://github.com/citation-style-language/schema/raw/master/csl-citation.json"}</w:instrText>
      </w:r>
      <w:r w:rsidR="005E7566" w:rsidRPr="007D6F1F">
        <w:rPr>
          <w:rFonts w:asciiTheme="majorBidi" w:hAnsiTheme="majorBidi" w:cstheme="majorBidi"/>
        </w:rPr>
        <w:fldChar w:fldCharType="separate"/>
      </w:r>
      <w:r w:rsidR="005E7566" w:rsidRPr="007D6F1F">
        <w:rPr>
          <w:rFonts w:asciiTheme="majorBidi" w:hAnsiTheme="majorBidi" w:cstheme="majorBidi"/>
          <w:noProof/>
        </w:rPr>
        <w:t>(Nisa, K., &amp; Sujarwo, 2020)</w:t>
      </w:r>
      <w:r w:rsidR="005E7566" w:rsidRPr="007D6F1F">
        <w:rPr>
          <w:rFonts w:asciiTheme="majorBidi" w:hAnsiTheme="majorBidi" w:cstheme="majorBidi"/>
        </w:rPr>
        <w:fldChar w:fldCharType="end"/>
      </w:r>
      <w:r w:rsidRPr="007D6F1F">
        <w:rPr>
          <w:rFonts w:asciiTheme="majorBidi" w:hAnsiTheme="majorBidi" w:cstheme="majorBidi"/>
        </w:rPr>
        <w:t>. Motivasi di sini iyalah peranan penting dalam proses belajar mengajar baik bagi guru maupun siswa. Bagi guru mengetahui motivasi belajar dari siswa sangat diperlukan guna memelihara dan meningkatkan semangat belajar siswa. Bagi siswa motivasi belajar dapat menumbuhkan semangat belajar sehingga siswa yang lebih baik dan terdorong untuk melakukan belajar mengajar dengan baik.</w:t>
      </w:r>
    </w:p>
    <w:p w14:paraId="44AAA060" w14:textId="77777777" w:rsid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Motivasi belajar merupakan faktor dalam diri siswa yang memiliki pengaruh terhadap proses dan hasil belajar seseorang, motivasi belajar ini dorongan internal pribadi siswa untuk melakukanaktivitas belajar secara giat agar ia memperoleh kesuksesan di bidang akademik</w:t>
      </w:r>
      <w:r w:rsidRPr="007D6F1F">
        <w:rPr>
          <w:rFonts w:asciiTheme="majorBidi" w:hAnsiTheme="majorBidi" w:cstheme="majorBidi"/>
          <w:b/>
        </w:rPr>
        <w:t xml:space="preserve">. </w:t>
      </w:r>
      <w:r w:rsidR="00CF54A6" w:rsidRPr="007D6F1F">
        <w:rPr>
          <w:rFonts w:asciiTheme="majorBidi" w:hAnsiTheme="majorBidi" w:cstheme="majorBidi"/>
        </w:rPr>
        <w:fldChar w:fldCharType="begin" w:fldLock="1"/>
      </w:r>
      <w:r w:rsidR="00CF54A6" w:rsidRPr="007D6F1F">
        <w:rPr>
          <w:rFonts w:asciiTheme="majorBidi" w:hAnsiTheme="majorBidi" w:cstheme="majorBidi"/>
        </w:rPr>
        <w:instrText>ADDIN CSL_CITATION {"citationItems":[{"id":"ITEM-1","itemData":{"author":[{"dropping-particle":"","family":"Witono","given":"Hari","non-dropping-particle":"","parse-names":false,"suffix":""}],"id":"ITEM-1","issued":{"date-parts":[["2007"]]},"publisher":"PPS UM","publisher-place":"Malang","title":"Harapan Orang Tua, Harapan Guru, Harga Diri, Self-efficacy dan Motivasi Belajar dengan Prestasi Akademik:","type":"book"},"uris":["http://www.mendeley.com/documents/?uuid=1015288f-c208-3014-8527-4c860756de5c"]}],"mendeley":{"formattedCitation":"(Witono, 2007)","plainTextFormattedCitation":"(Witono, 2007)","previouslyFormattedCitation":"(Witono, 2007)"},"properties":{"noteIndex":0},"schema":"https://github.com/citation-style-language/schema/raw/master/csl-citation.json"}</w:instrText>
      </w:r>
      <w:r w:rsidR="00CF54A6" w:rsidRPr="007D6F1F">
        <w:rPr>
          <w:rFonts w:asciiTheme="majorBidi" w:hAnsiTheme="majorBidi" w:cstheme="majorBidi"/>
        </w:rPr>
        <w:fldChar w:fldCharType="separate"/>
      </w:r>
      <w:r w:rsidR="00CF54A6" w:rsidRPr="007D6F1F">
        <w:rPr>
          <w:rFonts w:asciiTheme="majorBidi" w:hAnsiTheme="majorBidi" w:cstheme="majorBidi"/>
          <w:noProof/>
        </w:rPr>
        <w:t>(Witono, 2007)</w:t>
      </w:r>
      <w:r w:rsidR="00CF54A6" w:rsidRPr="007D6F1F">
        <w:rPr>
          <w:rFonts w:asciiTheme="majorBidi" w:hAnsiTheme="majorBidi" w:cstheme="majorBidi"/>
        </w:rPr>
        <w:fldChar w:fldCharType="end"/>
      </w:r>
    </w:p>
    <w:p w14:paraId="7CC644D5" w14:textId="7A1CF9DE" w:rsidR="00AF6FD5" w:rsidRP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 xml:space="preserve">Selain itu motivasi adalah kekuatan yang berasal dalam diri sesorang untuk mendorong manusia untuk melakukan suatu kegiatan untuk mencapai tujuannya. </w:t>
      </w:r>
      <w:r w:rsidR="00CF54A6" w:rsidRPr="007D6F1F">
        <w:rPr>
          <w:rFonts w:asciiTheme="majorBidi" w:hAnsiTheme="majorBidi" w:cstheme="majorBidi"/>
        </w:rPr>
        <w:fldChar w:fldCharType="begin" w:fldLock="1"/>
      </w:r>
      <w:r w:rsidR="00CF54A6" w:rsidRPr="007D6F1F">
        <w:rPr>
          <w:rFonts w:asciiTheme="majorBidi" w:hAnsiTheme="majorBidi" w:cstheme="majorBidi"/>
        </w:rPr>
        <w:instrText>ADDIN CSL_CITATION {"citationItems":[{"id":"ITEM-1","itemData":{"author":[{"dropping-particle":"","family":"Wirdayanti","given":"","non-dropping-particle":"","parse-names":false,"suffix":""}],"container-title":"Jurnal Pendidikan Ekonomi","id":"ITEM-1","issue":"1","issued":{"date-parts":[["2007"]]},"title":". Pengaruh Kompetensi Guru Dalam Proses Belajar Mengajar Di Kelas Dan Fasilitas Guru Terhadap Motivasi Belajar Siswa","type":"article-journal","volume":"3"},"uris":["http://www.mendeley.com/documents/?uuid=710205cc-6642-43fc-8e32-8d6b6a9bbfab"]}],"mendeley":{"formattedCitation":"(Wirdayanti, 2007)","plainTextFormattedCitation":"(Wirdayanti, 2007)","previouslyFormattedCitation":"(Wirdayanti, 2007)"},"properties":{"noteIndex":0},"schema":"https://github.com/citation-style-language/schema/raw/master/csl-citation.json"}</w:instrText>
      </w:r>
      <w:r w:rsidR="00CF54A6" w:rsidRPr="007D6F1F">
        <w:rPr>
          <w:rFonts w:asciiTheme="majorBidi" w:hAnsiTheme="majorBidi" w:cstheme="majorBidi"/>
        </w:rPr>
        <w:fldChar w:fldCharType="separate"/>
      </w:r>
      <w:r w:rsidR="00CF54A6" w:rsidRPr="007D6F1F">
        <w:rPr>
          <w:rFonts w:asciiTheme="majorBidi" w:hAnsiTheme="majorBidi" w:cstheme="majorBidi"/>
          <w:noProof/>
        </w:rPr>
        <w:t>(Wirdayanti, 2007)</w:t>
      </w:r>
      <w:r w:rsidR="00CF54A6" w:rsidRPr="007D6F1F">
        <w:rPr>
          <w:rFonts w:asciiTheme="majorBidi" w:hAnsiTheme="majorBidi" w:cstheme="majorBidi"/>
        </w:rPr>
        <w:fldChar w:fldCharType="end"/>
      </w:r>
    </w:p>
    <w:p w14:paraId="5D4B9BC2" w14:textId="77777777"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Pembelajaran akan berjalan dengan baik diimbangi dengan seorang guru yang senatiasa memberikan saran, arahan dan motivasi bagi siswa membuat siswa akan merasa lebih percaya diri dan semangat.</w:t>
      </w:r>
    </w:p>
    <w:p w14:paraId="38A34F66" w14:textId="77777777"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 xml:space="preserve">       Berdasarkan hasil observasi awal yang peneliti lakukan di PAUD Abata Ceria pada hari senin tanggal 10 februari tahun 2025 ini pengamatan peneliti bahwasanya siswa PAUD Abata Ceria ini kurangnya semangat dalam belajar, dan juga kurang fokus dalam belajar atau anak kurang memperhatikan guru disaat pembelajaran.</w:t>
      </w:r>
    </w:p>
    <w:p w14:paraId="6C29C170" w14:textId="77777777"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lastRenderedPageBreak/>
        <w:t xml:space="preserve">       Hal ini diperkuat dengan hasil wawancara awal dengan guru PAUD Abata Ceria yaitu Baiq Muhayana pada hari rabu tanggal 11 februari tahun 2025 bahwa dalam peroses pembelajaran menemukan beberapa masalah terutama dikelasnya yaitu kelas A dimana masalahnya yaitu proses pembelajaran terlaksana dengan baik dan kami sebagai guru selalu berupaya mamaksimalkan peran kami,walaupun masih ada berbagai kesulitan dan hambatan bagi kami dalam menghadapi siswa seperti, masih ada siswa yang sering ribut dikelas dan motivasi belajarnya kurang, sehingga terkesan kurang bersemangat dalam proses pembelajaran. Terlepas dari hal itu guru sudah menjalankan perannya dengan baik,diharapkan pembelajaran semakin bermakna dan dapat mudah ditangkap oleh siswa, sehingga dapat meningkatkan motivasi belajar siswa. </w:t>
      </w:r>
    </w:p>
    <w:p w14:paraId="18EEC72C" w14:textId="77777777" w:rsidR="00AF6FD5"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ab/>
        <w:t>Untuk melihat sejauh mana peran guru dalam meningkatkan motivasi belajar siswa, maka penulis akan menindak lanjuti melalui penelitian ini sebagaimana diketahui bahwa motivasi adalah salah satu unsur kejiwaan yang terdapat pada diri setiap siswa sehingga untuk membangkitkan kegairahan siswa untuk belajar aktif.peran guru dalam meningkatkan motivasi belajar sangatlah dibutuhkan. Hal ini untuk menjadi acuan untuk mencari solusi dalam mengembangkan motivasi belajar siswa dengan cara memberikan strategi.</w:t>
      </w:r>
    </w:p>
    <w:p w14:paraId="13743C86" w14:textId="77777777"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p>
    <w:p w14:paraId="6D42A157" w14:textId="77777777" w:rsidR="00E749BA" w:rsidRDefault="00E749BA" w:rsidP="00E749B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63A37A93" w14:textId="60C8CC71" w:rsidR="00AF6FD5" w:rsidRPr="00212554"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 xml:space="preserve">Penelitian ini menggunakan jenis penelitian </w:t>
      </w:r>
      <w:r w:rsidRPr="00212554">
        <w:rPr>
          <w:rFonts w:asciiTheme="majorBidi" w:hAnsiTheme="majorBidi" w:cstheme="majorBidi"/>
        </w:rPr>
        <w:t xml:space="preserve">kualitatif deskriptif. Penelitian kualitatif merupakan penelitian yang bertujuan memahami fenomena yang dialami subjek penelitian seperti; tindakan, sudut pandang, motivasi, tindakan dll., secara holistik dalam bentuk deskripsi kata-kata dan bahasa, pada konteks yang alamiah dengan memanfaatkan beragam metode alamiah </w:t>
      </w:r>
      <w:r w:rsidR="00CF54A6">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Moleong","given":"Lexy","non-dropping-particle":"","parse-names":false,"suffix":""}],"id":"ITEM-1","issued":{"date-parts":[["2022"]]},"publisher":"PT Remaja Roksadaya","publisher-place":"Bandun","title":"Metode Penelitian Kualitatif","type":"book"},"uris":["http://www.mendeley.com/documents/?uuid=6e3faedb-ad8b-372a-b49d-18593a21ba4a"]}],"mendeley":{"formattedCitation":"(Moleong, 2022)","plainTextFormattedCitation":"(Moleong, 2022)","previouslyFormattedCitation":"(Moleong, 2022)"},"properties":{"noteIndex":0},"schema":"https://github.com/citation-style-language/schema/raw/master/csl-citation.json"}</w:instrText>
      </w:r>
      <w:r w:rsidR="00CF54A6">
        <w:rPr>
          <w:rFonts w:asciiTheme="majorBidi" w:hAnsiTheme="majorBidi" w:cstheme="majorBidi"/>
        </w:rPr>
        <w:fldChar w:fldCharType="separate"/>
      </w:r>
      <w:r w:rsidR="00CF54A6" w:rsidRPr="00CF54A6">
        <w:rPr>
          <w:rFonts w:asciiTheme="majorBidi" w:hAnsiTheme="majorBidi" w:cstheme="majorBidi"/>
        </w:rPr>
        <w:t>(Moleong, 2022)</w:t>
      </w:r>
      <w:r w:rsidR="00CF54A6">
        <w:rPr>
          <w:rFonts w:asciiTheme="majorBidi" w:hAnsiTheme="majorBidi" w:cstheme="majorBidi"/>
        </w:rPr>
        <w:fldChar w:fldCharType="end"/>
      </w:r>
    </w:p>
    <w:p w14:paraId="11A252DD" w14:textId="191EF3A0"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Penelitian deskriptif adalah penelitian yang dimaksudkan untuk menggambarkan fakta-fakta dengan sistematis cermat dan aktual yang bertujuan untuk memecahkan permasalahan aktual dan untuk mengumpulkan, menyusun, menjelaskan dan menganalisis data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Kurniawan","given":"Asep","non-dropping-particle":"","parse-names":false,"suffix":""}],"id":"ITEM-1","issued":{"date-parts":[["2018"]]},"publisher":"PT Remaja Roksadaya","publisher-place":"Bandung","title":"Metodologi Penelitian Pendidikan","type":"book"},"uris":["http://www.mendeley.com/documents/?uuid=3b33dcea-8b15-49a4-baa0-541031dc5ce4"]}],"mendeley":{"formattedCitation":"(Kurniawan, 2018)","plainTextFormattedCitation":"(Kurniawan, 2018)","previouslyFormattedCitation":"(Kurniawan, 2018)"},"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rPr>
        <w:t>(Kurniawan, 2018)</w:t>
      </w:r>
      <w:r w:rsidR="009047A1">
        <w:rPr>
          <w:rFonts w:asciiTheme="majorBidi" w:hAnsiTheme="majorBidi" w:cstheme="majorBidi"/>
        </w:rPr>
        <w:fldChar w:fldCharType="end"/>
      </w:r>
    </w:p>
    <w:p w14:paraId="1B51AC9F" w14:textId="77777777" w:rsidR="00AF6FD5" w:rsidRPr="00212554" w:rsidRDefault="00AF6FD5" w:rsidP="007D6F1F">
      <w:pPr>
        <w:pStyle w:val="ListParagraph"/>
        <w:spacing w:line="240" w:lineRule="auto"/>
        <w:ind w:left="-90" w:right="87" w:firstLine="72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Berdasarkan beberapa penjelasan di atas, maka dapat disimpulkan bahwa penelitian kualitatif adalah penelitian dengan maksud untuk memahami fenomena yang terjadi atau dialami oleh subjek penelitian seperti perilaku, persepsi, motivasi, tindakan dan lain sebagainya dan data yang diperoleh dideskripsikan dalam bentuk kata-kata dan bahasa dengan memanfaatkan berbagai metode alamiah.  </w:t>
      </w:r>
      <w:r w:rsidRPr="00212554">
        <w:rPr>
          <w:rFonts w:asciiTheme="majorBidi" w:hAnsiTheme="majorBidi" w:cstheme="majorBidi"/>
        </w:rPr>
        <w:t>Dalam penelitian ini, peneliti akan menganalisis kondisi alamiah di lapangan yaitu melihat peran guru dalam meningkatkan motivasi belajar siswa di PAUD Abata Ceria yang dilakukan oleh peneliti.</w:t>
      </w:r>
    </w:p>
    <w:p w14:paraId="27581C6A" w14:textId="77777777" w:rsidR="00AF6FD5" w:rsidRPr="007D6F1F" w:rsidRDefault="00AF6FD5" w:rsidP="007D6F1F">
      <w:pPr>
        <w:pStyle w:val="ListParagraph"/>
        <w:spacing w:line="240" w:lineRule="auto"/>
        <w:ind w:left="-90" w:right="87" w:firstLine="720"/>
        <w:jc w:val="both"/>
        <w:rPr>
          <w:rFonts w:asciiTheme="majorBidi" w:hAnsiTheme="majorBidi" w:cstheme="majorBidi"/>
        </w:rPr>
      </w:pPr>
      <w:r w:rsidRPr="007D6F1F">
        <w:rPr>
          <w:rFonts w:asciiTheme="majorBidi" w:hAnsiTheme="majorBidi" w:cstheme="majorBidi"/>
        </w:rPr>
        <w:tab/>
        <w:t>Adapun tehnik pengumpulan data yang di gunakan yaitu:</w:t>
      </w:r>
    </w:p>
    <w:p w14:paraId="7A46E160" w14:textId="77777777" w:rsidR="00AF6FD5" w:rsidRPr="007D6F1F" w:rsidRDefault="00AF6FD5" w:rsidP="007D6F1F">
      <w:pPr>
        <w:pStyle w:val="ListParagraph"/>
        <w:numPr>
          <w:ilvl w:val="0"/>
          <w:numId w:val="1"/>
        </w:numPr>
        <w:spacing w:after="200" w:line="240" w:lineRule="auto"/>
        <w:ind w:left="360"/>
        <w:jc w:val="both"/>
        <w:rPr>
          <w:rFonts w:asciiTheme="majorBidi" w:hAnsiTheme="majorBidi" w:cstheme="majorBidi"/>
        </w:rPr>
      </w:pPr>
      <w:r w:rsidRPr="007D6F1F">
        <w:rPr>
          <w:rFonts w:asciiTheme="majorBidi" w:hAnsiTheme="majorBidi" w:cstheme="majorBidi"/>
          <w:bCs/>
        </w:rPr>
        <w:t>Observasi</w:t>
      </w:r>
    </w:p>
    <w:p w14:paraId="0683AE9F" w14:textId="6E9F4543" w:rsidR="009047A1" w:rsidRDefault="00AF6FD5" w:rsidP="007D6F1F">
      <w:pPr>
        <w:pStyle w:val="ListParagraph"/>
        <w:spacing w:line="240" w:lineRule="auto"/>
        <w:ind w:left="450" w:firstLine="270"/>
        <w:jc w:val="both"/>
        <w:rPr>
          <w:rFonts w:asciiTheme="majorBidi" w:hAnsiTheme="majorBidi" w:cstheme="majorBidi"/>
        </w:rPr>
      </w:pPr>
      <w:r w:rsidRPr="00212554">
        <w:rPr>
          <w:rFonts w:asciiTheme="majorBidi" w:hAnsiTheme="majorBidi" w:cstheme="majorBidi"/>
        </w:rPr>
        <w:t xml:space="preserve">Observasi sering kali diartikan sebagai kegiatan yang sempit yaitu memperhatikan sesuatu dengan menggunakan mata. Dalam pengertian psikologis di sebut observasi yaitu memusatkan perhatian pada suatu objek dengan segenap indra. Oleh karena itu presepsi dapat terjadi melalui melihat, mencium, mendengar, menyentuh dan mengecap.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rPr>
        <w:t>(Sutikno P.H. Sobry, 2020)</w:t>
      </w:r>
      <w:r w:rsidR="009047A1">
        <w:rPr>
          <w:rFonts w:asciiTheme="majorBidi" w:hAnsiTheme="majorBidi" w:cstheme="majorBidi"/>
        </w:rPr>
        <w:fldChar w:fldCharType="end"/>
      </w:r>
    </w:p>
    <w:p w14:paraId="38DD37FF" w14:textId="44F87544" w:rsidR="00AF6FD5" w:rsidRPr="00212554" w:rsidRDefault="00AF6FD5" w:rsidP="007D6F1F">
      <w:pPr>
        <w:pStyle w:val="ListParagraph"/>
        <w:spacing w:line="240" w:lineRule="auto"/>
        <w:ind w:left="450"/>
        <w:jc w:val="both"/>
        <w:rPr>
          <w:rFonts w:asciiTheme="majorBidi" w:hAnsiTheme="majorBidi" w:cstheme="majorBidi"/>
        </w:rPr>
      </w:pPr>
      <w:r w:rsidRPr="00212554">
        <w:rPr>
          <w:rFonts w:asciiTheme="majorBidi" w:hAnsiTheme="majorBidi" w:cstheme="majorBidi"/>
        </w:rPr>
        <w:t xml:space="preserve">    Dalam Teknik pengumpulan data ini, yang akan diobserasi oleh peneliti yaitu proses pembelajaran guru dan siswa di PAUD ABATA CERIA Desa Teniga. Tujuannya untuk mendapatkan data peran guru dalam meningkatkan motivasi belajar siswa. Instrument observasi yang digunakan dalam penelitian ini yaitu sesuai dengan pedoman observasi berupa cek-list hasil pengamatan tentang peran guru dalam meningkatkan motivasi belajar siswa selama proses pembelajaran. </w:t>
      </w:r>
    </w:p>
    <w:p w14:paraId="19BA0A5B" w14:textId="77777777" w:rsidR="00AF6FD5" w:rsidRPr="00FF1546" w:rsidRDefault="00AF6FD5" w:rsidP="009047A1">
      <w:pPr>
        <w:pStyle w:val="ListParagraph"/>
        <w:numPr>
          <w:ilvl w:val="0"/>
          <w:numId w:val="1"/>
        </w:numPr>
        <w:spacing w:after="200" w:line="240" w:lineRule="auto"/>
        <w:ind w:left="360"/>
        <w:jc w:val="both"/>
        <w:rPr>
          <w:rFonts w:asciiTheme="majorBidi" w:hAnsiTheme="majorBidi" w:cstheme="majorBidi"/>
          <w:bCs/>
        </w:rPr>
      </w:pPr>
      <w:r w:rsidRPr="00FF1546">
        <w:rPr>
          <w:rFonts w:asciiTheme="majorBidi" w:hAnsiTheme="majorBidi" w:cstheme="majorBidi"/>
          <w:bCs/>
        </w:rPr>
        <w:t>Wawancara</w:t>
      </w:r>
    </w:p>
    <w:p w14:paraId="112BFAEF" w14:textId="514ADF6B" w:rsidR="00AF6FD5" w:rsidRDefault="00AF6FD5" w:rsidP="007D6F1F">
      <w:pPr>
        <w:pStyle w:val="ListParagraph"/>
        <w:spacing w:line="240" w:lineRule="auto"/>
        <w:ind w:left="450"/>
        <w:jc w:val="both"/>
        <w:rPr>
          <w:rFonts w:asciiTheme="majorBidi" w:hAnsiTheme="majorBidi" w:cstheme="majorBidi"/>
          <w:b/>
        </w:rPr>
      </w:pPr>
      <w:r w:rsidRPr="00212554">
        <w:rPr>
          <w:rFonts w:asciiTheme="majorBidi" w:hAnsiTheme="majorBidi" w:cstheme="majorBidi"/>
        </w:rPr>
        <w:t xml:space="preserve">      Wawancara merupakan salah satu metode pengumpulan data untuk menilai hasil dan proses belajar,wawancara ini digunakan seseorang untuk mengumpulkan sederet informasi dalam bentuk pertanyaan maupundengan bertanya secara langsung pada narasumber.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Sukmadinata","given":"Nana Syaodih","non-dropping-particle":"","parse-names":false,"suffix":""}],"id":"ITEM-1","issued":{"date-parts":[["2010"]]},"publisher":"Remaja Roksadaya","publisher-place":"Bandung","title":"Metode Penelitian Pendidikan","type":"book"},"uris":["http://www.mendeley.com/documents/?uuid=f7c4ca60-a2be-4d27-bb20-21df051e6911"]}],"mendeley":{"formattedCitation":"(Sukmadinata, 2010)","plainTextFormattedCitation":"(Sukmadinata, 2010)","previouslyFormattedCitation":"(Sukmadinata, 2010)"},"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noProof/>
        </w:rPr>
        <w:t>(Sukmadinata, 2010)</w:t>
      </w:r>
      <w:r w:rsidR="009047A1">
        <w:rPr>
          <w:rFonts w:asciiTheme="majorBidi" w:hAnsiTheme="majorBidi" w:cstheme="majorBidi"/>
        </w:rPr>
        <w:fldChar w:fldCharType="end"/>
      </w:r>
      <w:r w:rsidRPr="00212554">
        <w:rPr>
          <w:rFonts w:asciiTheme="majorBidi" w:hAnsiTheme="majorBidi" w:cstheme="majorBidi"/>
        </w:rPr>
        <w:t>.</w:t>
      </w:r>
      <w:r w:rsidR="009047A1">
        <w:rPr>
          <w:rFonts w:asciiTheme="majorBidi" w:hAnsiTheme="majorBidi" w:cstheme="majorBidi"/>
        </w:rPr>
        <w:t xml:space="preserve"> </w:t>
      </w:r>
      <w:r w:rsidRPr="00212554">
        <w:rPr>
          <w:rFonts w:asciiTheme="majorBidi" w:hAnsiTheme="majorBidi" w:cstheme="majorBidi"/>
        </w:rPr>
        <w:t>Dalam penelitian ini, wawancara dalam pengumpulan data dilakukan dengan cara saling bertukar informasi melalui proses tanya jawab antara peneliti dan informan untuk mendapakan jawaban dan hasil yang akan dijadikan topik</w:t>
      </w:r>
      <w:r w:rsidRPr="00212554">
        <w:rPr>
          <w:rFonts w:asciiTheme="majorBidi" w:hAnsiTheme="majorBidi" w:cstheme="majorBidi"/>
          <w:b/>
        </w:rPr>
        <w:t xml:space="preserve"> </w:t>
      </w:r>
    </w:p>
    <w:p w14:paraId="4415E91A" w14:textId="77777777" w:rsidR="007D6F1F" w:rsidRPr="00212554" w:rsidRDefault="007D6F1F" w:rsidP="007D6F1F">
      <w:pPr>
        <w:pStyle w:val="ListParagraph"/>
        <w:spacing w:line="240" w:lineRule="auto"/>
        <w:ind w:left="450"/>
        <w:jc w:val="both"/>
        <w:rPr>
          <w:rFonts w:asciiTheme="majorBidi" w:hAnsiTheme="majorBidi" w:cstheme="majorBidi"/>
          <w:b/>
        </w:rPr>
      </w:pPr>
    </w:p>
    <w:p w14:paraId="5F466D4D" w14:textId="77777777" w:rsidR="00AF6FD5" w:rsidRPr="00FF1546" w:rsidRDefault="00AF6FD5" w:rsidP="009047A1">
      <w:pPr>
        <w:pStyle w:val="ListParagraph"/>
        <w:numPr>
          <w:ilvl w:val="0"/>
          <w:numId w:val="1"/>
        </w:numPr>
        <w:spacing w:after="200" w:line="240" w:lineRule="auto"/>
        <w:ind w:left="360"/>
        <w:jc w:val="both"/>
        <w:rPr>
          <w:rFonts w:asciiTheme="majorBidi" w:hAnsiTheme="majorBidi" w:cstheme="majorBidi"/>
          <w:bCs/>
        </w:rPr>
      </w:pPr>
      <w:r w:rsidRPr="00FF1546">
        <w:rPr>
          <w:rFonts w:asciiTheme="majorBidi" w:hAnsiTheme="majorBidi" w:cstheme="majorBidi"/>
          <w:bCs/>
        </w:rPr>
        <w:t>Dokumentasi</w:t>
      </w:r>
    </w:p>
    <w:p w14:paraId="605138F1" w14:textId="77777777" w:rsidR="007D6F1F" w:rsidRDefault="00AF6FD5" w:rsidP="007D6F1F">
      <w:pPr>
        <w:pStyle w:val="ListParagraph"/>
        <w:spacing w:line="240" w:lineRule="auto"/>
        <w:ind w:left="450" w:firstLine="270"/>
        <w:jc w:val="both"/>
        <w:rPr>
          <w:rFonts w:asciiTheme="majorBidi" w:hAnsiTheme="majorBidi" w:cstheme="majorBidi"/>
        </w:rPr>
      </w:pPr>
      <w:r w:rsidRPr="00212554">
        <w:rPr>
          <w:rFonts w:asciiTheme="majorBidi" w:hAnsiTheme="majorBidi" w:cstheme="majorBidi"/>
        </w:rPr>
        <w:t xml:space="preserve">Dokumentasi dari asal katanya dokumen yang artinya barang –barang tertulis. Didalam melaksanakan metode dokumentasi peneliti menyelidiki benda-benda tertulis berupa buku-buku, majalah, dokumen peraturan-peraturan, notulen, rapat, catatan harian dan sebagainya.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Arikunto","given":"Suharsimi","non-dropping-particle":"","parse-names":false,"suffix":""}],"id":"ITEM-1","issued":{"date-parts":[["2015"]]},"publisher":"Bumi Aksara","publisher-place":"Jakarta","title":"Penelitian Tindakan Kelas","type":"book"},"uris":["http://www.mendeley.com/documents/?uuid=d5878d2c-912f-3a47-8c0d-db269563bf84"]}],"mendeley":{"formattedCitation":"(Arikunto, 2015)","plainTextFormattedCitation":"(Arikunto, 2015)","previouslyFormattedCitation":"(Arikunto, 2015)"},"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noProof/>
        </w:rPr>
        <w:t>(Arikunto, 2015)</w:t>
      </w:r>
      <w:r w:rsidR="009047A1">
        <w:rPr>
          <w:rFonts w:asciiTheme="majorBidi" w:hAnsiTheme="majorBidi" w:cstheme="majorBidi"/>
        </w:rPr>
        <w:fldChar w:fldCharType="end"/>
      </w:r>
      <w:r w:rsidRPr="00212554">
        <w:rPr>
          <w:rFonts w:asciiTheme="majorBidi" w:hAnsiTheme="majorBidi" w:cstheme="majorBidi"/>
        </w:rPr>
        <w:t>.</w:t>
      </w:r>
    </w:p>
    <w:p w14:paraId="34A924C4" w14:textId="7E3C09CF" w:rsidR="00AF6FD5" w:rsidRPr="007D6F1F" w:rsidRDefault="00AF6FD5" w:rsidP="007D6F1F">
      <w:pPr>
        <w:pStyle w:val="ListParagraph"/>
        <w:spacing w:line="240" w:lineRule="auto"/>
        <w:ind w:left="450" w:firstLine="270"/>
        <w:jc w:val="both"/>
        <w:rPr>
          <w:rFonts w:asciiTheme="majorBidi" w:hAnsiTheme="majorBidi" w:cstheme="majorBidi"/>
        </w:rPr>
      </w:pPr>
      <w:r w:rsidRPr="007D6F1F">
        <w:rPr>
          <w:rFonts w:asciiTheme="majorBidi" w:hAnsiTheme="majorBidi" w:cstheme="majorBidi"/>
        </w:rPr>
        <w:t xml:space="preserve">Dalam pengumpulan data ini, dokumen yang akan menjadi sumber data dalam hal ini berupa dokumen tertulis dan tidak tertulis (gambar). Dokumen berupa tulisan, rancangan </w:t>
      </w:r>
      <w:r w:rsidRPr="007D6F1F">
        <w:rPr>
          <w:rFonts w:asciiTheme="majorBidi" w:hAnsiTheme="majorBidi" w:cstheme="majorBidi"/>
        </w:rPr>
        <w:lastRenderedPageBreak/>
        <w:t>pelaksanaan pembelajran. Sedangkan berupa gambar yaitu foto kegiatan pembelajaran guru dan siswa di PAUD Abata Ceria. Instrument Dokumentasi Yang digunakan ialah berupa cek-list yang berkaitan dengan dokumen-dokumen yang sesuai dengan pedoman dokumentasi.</w:t>
      </w:r>
    </w:p>
    <w:p w14:paraId="68BD352F" w14:textId="77777777"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p>
    <w:p w14:paraId="40CFAF23" w14:textId="77777777" w:rsidR="007D6F1F" w:rsidRDefault="00E749BA" w:rsidP="007D6F1F">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6A06870E" w14:textId="77777777" w:rsidR="007D6F1F" w:rsidRDefault="007D6F1F" w:rsidP="007D6F1F">
      <w:pPr>
        <w:shd w:val="clear" w:color="auto" w:fill="FFFFFF"/>
        <w:spacing w:after="0" w:line="240" w:lineRule="auto"/>
        <w:jc w:val="both"/>
        <w:rPr>
          <w:rFonts w:ascii="Times New Roman" w:eastAsia="Times New Roman" w:hAnsi="Times New Roman" w:cs="Times New Roman"/>
          <w:color w:val="000000"/>
          <w:sz w:val="24"/>
          <w:szCs w:val="24"/>
        </w:rPr>
      </w:pPr>
    </w:p>
    <w:p w14:paraId="40C7FDB0" w14:textId="7A7EB584" w:rsidR="00AF6FD5" w:rsidRDefault="00AF6FD5" w:rsidP="007D6F1F">
      <w:pPr>
        <w:shd w:val="clear" w:color="auto" w:fill="FFFFFF"/>
        <w:spacing w:after="0" w:line="240" w:lineRule="auto"/>
        <w:ind w:firstLine="720"/>
        <w:jc w:val="both"/>
        <w:rPr>
          <w:rFonts w:asciiTheme="majorBidi" w:hAnsiTheme="majorBidi" w:cstheme="majorBidi"/>
        </w:rPr>
      </w:pPr>
      <w:r w:rsidRPr="007D6F1F">
        <w:rPr>
          <w:rFonts w:asciiTheme="majorBidi" w:hAnsiTheme="majorBidi" w:cstheme="majorBidi"/>
        </w:rPr>
        <w:t xml:space="preserve">Setelah mendapatkan surat izin penelitian, peneliti diperkenankan melakukan penelitian sampai batas waktu yang ditentukan. Hasil atau temuan penelitian adalah bagian yang menyajikan data yang telah dikumpulkan selama penelitian, bagian hasil adalah tempat penelitian melaporkan temuan stadinya berdasarkan informasi yang di kumpulkan sebagai hasil dari metodologi yang diterapkan. Hasil penelitian ini didapat saat peneliti melakukan penelitian di PAUD Abata Ceria Desa Teniga Dusun Dasan baro dengan melihat peran guru dalam meningkatkan  motivasi belajar PAUD Abata Ceria. </w:t>
      </w:r>
    </w:p>
    <w:p w14:paraId="4BFAACB4" w14:textId="77777777" w:rsidR="007D6F1F" w:rsidRPr="007D6F1F" w:rsidRDefault="007D6F1F" w:rsidP="007D6F1F">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535C18BC" w14:textId="6AC04A22" w:rsidR="00AF6FD5" w:rsidRPr="00212554" w:rsidRDefault="00AF6FD5" w:rsidP="00AF6FD5">
      <w:pPr>
        <w:pStyle w:val="ListParagraph"/>
        <w:numPr>
          <w:ilvl w:val="0"/>
          <w:numId w:val="6"/>
        </w:numPr>
        <w:spacing w:line="240" w:lineRule="auto"/>
        <w:jc w:val="both"/>
        <w:rPr>
          <w:rFonts w:asciiTheme="majorBidi" w:hAnsiTheme="majorBidi" w:cstheme="majorBidi"/>
        </w:rPr>
      </w:pPr>
      <w:r w:rsidRPr="00212554">
        <w:rPr>
          <w:rFonts w:asciiTheme="majorBidi" w:hAnsiTheme="majorBidi" w:cstheme="majorBidi"/>
          <w:b/>
          <w:bCs/>
        </w:rPr>
        <w:t>Strategi Guru Dalam Meningkatkan Motivasi Belajar Siswa di  PAUD Abata Ceria</w:t>
      </w:r>
      <w:r w:rsidRPr="00212554">
        <w:rPr>
          <w:rFonts w:asciiTheme="majorBidi" w:hAnsiTheme="majorBidi" w:cstheme="majorBidi"/>
          <w:color w:val="000000" w:themeColor="text1"/>
        </w:rPr>
        <w:tab/>
      </w:r>
      <w:r w:rsidRPr="00212554">
        <w:rPr>
          <w:rFonts w:asciiTheme="majorBidi" w:hAnsiTheme="majorBidi" w:cstheme="majorBidi"/>
          <w:color w:val="000000" w:themeColor="text1"/>
        </w:rPr>
        <w:tab/>
      </w:r>
    </w:p>
    <w:p w14:paraId="4231E362" w14:textId="77777777" w:rsidR="007D6F1F"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 xml:space="preserve">Dalam meningkatkan motivasi belajar guru menggunakan strategi dalam mengajar, dimanan startegi yaitu rencana atau pola umum kegiatan guru dan siswa dalam proses pembelajaran secara efektif. Strategi ini mencakup berbagai pendekatan, metode, dan teknik yang di gunakan guru untuk menyampaikan materi, </w:t>
      </w:r>
    </w:p>
    <w:p w14:paraId="6B7658C5" w14:textId="3DB41FB9" w:rsidR="00AF6FD5" w:rsidRPr="00212554"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Berdasarkan hasil observasi yang sudah peneliti lakukan, peneliti melihat peran gurunya dalam meningkatkan motivasi belajar, peneliti melihat anak kurang fokus atau kurang memperhatikan guru disaat pembelajaran, anak-anak ribut disaat jam pembelajaran, kurang semangat dalam belajar tapi gurunya tetap memberikan motivasi, baik dalam mengelola kelas maupun dalam proses pembelajaran, guru senantiasa menggunakan strategi untuk meningkatkan motivasi kepada siswa baik dilakukan secara verbal maupun non verbal.</w:t>
      </w:r>
    </w:p>
    <w:p w14:paraId="38B42CA7" w14:textId="77777777" w:rsidR="007D6F1F"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 xml:space="preserve">Motivasi merupakan penggerak dari dalam untuk melakukan aktivitas demi tercapainya tujuan tertentu. Motivasi juga sangat penting merangsang kegairahan siswa untuk belajar, motivasi termasuk faktor psikologis yang sangat berpengaruh dalam proses pembelajaran. Karena semua aktivitas yang dilakukan tidak akan berjalan dengan lancar tanpa adanya motivasi sebagai faktor penggerak dalam diri siswa. </w:t>
      </w:r>
    </w:p>
    <w:p w14:paraId="3A811428" w14:textId="77777777" w:rsidR="007D6F1F"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Hal ini sesuai dengan pendapat ibu guru Baiq Muhayana tentang motivasi belajar siswa selaku guru kelas A mengatakan bahwa:</w:t>
      </w:r>
    </w:p>
    <w:p w14:paraId="77F30583" w14:textId="3DB04A46" w:rsidR="00AF6FD5" w:rsidRPr="00212554" w:rsidRDefault="007D6F1F" w:rsidP="007D6F1F">
      <w:pPr>
        <w:shd w:val="clear" w:color="auto" w:fill="FFFFFF"/>
        <w:spacing w:after="0" w:line="240" w:lineRule="auto"/>
        <w:ind w:left="720"/>
        <w:jc w:val="both"/>
        <w:rPr>
          <w:rFonts w:asciiTheme="majorBidi" w:hAnsiTheme="majorBidi" w:cstheme="majorBidi"/>
        </w:rPr>
      </w:pPr>
      <w:r>
        <w:rPr>
          <w:rFonts w:asciiTheme="majorBidi" w:hAnsiTheme="majorBidi" w:cstheme="majorBidi"/>
        </w:rPr>
        <w:t>“</w:t>
      </w:r>
      <w:r w:rsidR="00AF6FD5" w:rsidRPr="00212554">
        <w:rPr>
          <w:rFonts w:asciiTheme="majorBidi" w:hAnsiTheme="majorBidi" w:cstheme="majorBidi"/>
        </w:rPr>
        <w:t>Motivasi kan keinginan yang membuat siswa semangat dalam pembelajaran,jadi motivasi itu sangat penting apalagi kita ngajar di PAUD motivasi itu sangat dibutuhkan, Kalau tidak adanya motivasi belajar maka anak itu akan kurang bersemangat untuk mengikuti pembelajaran. Kami sealau mengupayakan bagaimana agar siswa ini tetap bersemangat. Hal tersebut juga akan mempengaruhi hasil belajarnya nanti. ” (Baiq Muhayana: 19 Mei 2025).</w:t>
      </w:r>
    </w:p>
    <w:p w14:paraId="641BC2B2" w14:textId="77777777" w:rsidR="007D6F1F" w:rsidRDefault="007D6F1F" w:rsidP="007D6F1F">
      <w:pPr>
        <w:shd w:val="clear" w:color="auto" w:fill="FFFFFF"/>
        <w:spacing w:after="0" w:line="240" w:lineRule="auto"/>
        <w:ind w:firstLine="720"/>
        <w:jc w:val="both"/>
        <w:rPr>
          <w:rFonts w:asciiTheme="majorBidi" w:hAnsiTheme="majorBidi" w:cstheme="majorBidi"/>
        </w:rPr>
      </w:pPr>
    </w:p>
    <w:p w14:paraId="41275CC3" w14:textId="6C431223" w:rsidR="00AF6FD5" w:rsidRPr="00212554"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 xml:space="preserve">Hal ini sejalan dengan pendapat ibu kepala sekolah Ibu (Lilik Maryani, S.Pd, 21 mei 2025) menyatakan  “motivasi itu yang mendorong semangat siswa dalam belajar,dengan adanya motivasi,anak akan lebih semangat dalam belajar”. </w:t>
      </w:r>
    </w:p>
    <w:p w14:paraId="1E1E8D84" w14:textId="18091BC8" w:rsidR="00AF6FD5" w:rsidRPr="00212554"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 xml:space="preserve">Maka dari itu, dalam proses pembelajaran motivasi adalah salah satu faktor yang sangat penting. Tanpa adanya motivasi, belajar tidak akan berjalan dengan lancar. Motivasi akan mempengaruhi tidak hanya terbatas pada belajarannya saja, juga pada tingkah lakunya. Belajar secara aktif, efisien dan efektif merupakan realitas dari adanya minat dan perhatian siswa dalam belajar. </w:t>
      </w:r>
    </w:p>
    <w:p w14:paraId="1527D147" w14:textId="43B9C45B" w:rsidR="00AF6FD5" w:rsidRPr="00212554" w:rsidRDefault="007D6F1F" w:rsidP="007D6F1F">
      <w:pPr>
        <w:shd w:val="clear" w:color="auto" w:fill="FFFFFF"/>
        <w:spacing w:after="0" w:line="240" w:lineRule="auto"/>
        <w:ind w:firstLine="720"/>
        <w:jc w:val="both"/>
        <w:rPr>
          <w:rFonts w:asciiTheme="majorBidi" w:hAnsiTheme="majorBidi" w:cstheme="majorBidi"/>
        </w:rPr>
      </w:pPr>
      <w:r>
        <w:rPr>
          <w:rFonts w:asciiTheme="majorBidi" w:hAnsiTheme="majorBidi" w:cstheme="majorBidi"/>
        </w:rPr>
        <w:t xml:space="preserve">Dalam hal ini </w:t>
      </w:r>
      <w:r w:rsidR="00AF6FD5" w:rsidRPr="00212554">
        <w:rPr>
          <w:rFonts w:asciiTheme="majorBidi" w:hAnsiTheme="majorBidi" w:cstheme="majorBidi"/>
        </w:rPr>
        <w:t>Ibu kepala sekolah</w:t>
      </w:r>
      <w:r>
        <w:rPr>
          <w:rFonts w:asciiTheme="majorBidi" w:hAnsiTheme="majorBidi" w:cstheme="majorBidi"/>
        </w:rPr>
        <w:t xml:space="preserve"> juga </w:t>
      </w:r>
      <w:r w:rsidR="00AF6FD5" w:rsidRPr="00212554">
        <w:rPr>
          <w:rFonts w:asciiTheme="majorBidi" w:hAnsiTheme="majorBidi" w:cstheme="majorBidi"/>
        </w:rPr>
        <w:t xml:space="preserve"> Mengatakan bahwa: </w:t>
      </w:r>
    </w:p>
    <w:p w14:paraId="33945FD8" w14:textId="6ABF00E2" w:rsidR="00AF6FD5" w:rsidRPr="00212554" w:rsidRDefault="007D6F1F" w:rsidP="007D6F1F">
      <w:pPr>
        <w:shd w:val="clear" w:color="auto" w:fill="FFFFFF"/>
        <w:spacing w:after="0" w:line="240" w:lineRule="auto"/>
        <w:ind w:left="720"/>
        <w:jc w:val="both"/>
        <w:rPr>
          <w:rFonts w:asciiTheme="majorBidi" w:hAnsiTheme="majorBidi" w:cstheme="majorBidi"/>
        </w:rPr>
      </w:pPr>
      <w:r>
        <w:rPr>
          <w:rFonts w:asciiTheme="majorBidi" w:hAnsiTheme="majorBidi" w:cstheme="majorBidi"/>
        </w:rPr>
        <w:t>“</w:t>
      </w:r>
      <w:r w:rsidR="00AF6FD5" w:rsidRPr="00212554">
        <w:rPr>
          <w:rFonts w:asciiTheme="majorBidi" w:hAnsiTheme="majorBidi" w:cstheme="majorBidi"/>
        </w:rPr>
        <w:t>Berkaitan dengan pemberian motivasi, alhamdulillah guru-guru di sini sudah mengupayakan untuk memberikan motivasi kepada peserta didiknya dengan sangat baik. Saya sebagai kepala sekolah juga sering memperingatkan kepada guru-guru di sini agar selalu memotivasi peserta didik walaupun ada juga siswa atau peserta didik yang masih malas untuk belajar. (Lilik Maryani, S.Pd, 2025)</w:t>
      </w:r>
    </w:p>
    <w:p w14:paraId="5E2DAD25" w14:textId="77777777" w:rsidR="00AF6FD5" w:rsidRDefault="00AF6FD5" w:rsidP="007D6F1F">
      <w:pPr>
        <w:shd w:val="clear" w:color="auto" w:fill="FFFFFF"/>
        <w:spacing w:after="0" w:line="240" w:lineRule="auto"/>
        <w:ind w:firstLine="720"/>
        <w:jc w:val="both"/>
        <w:rPr>
          <w:rFonts w:asciiTheme="majorBidi" w:hAnsiTheme="majorBidi" w:cstheme="majorBidi"/>
        </w:rPr>
      </w:pPr>
      <w:r w:rsidRPr="00212554">
        <w:rPr>
          <w:rFonts w:asciiTheme="majorBidi" w:hAnsiTheme="majorBidi" w:cstheme="majorBidi"/>
        </w:rPr>
        <w:t>Adapun strategi yang dilakukan oleh guru di kelas A PAUD Abata Ceria dalam memotivasi belajar siswa pada saat proses pembelajaran, peneliti akan membagi strategi guru tersebut sesuai dengan perannya. strategi tersebut adalah sebagai berikut:</w:t>
      </w:r>
    </w:p>
    <w:p w14:paraId="53791496" w14:textId="77777777" w:rsidR="007D6F1F" w:rsidRPr="00212554" w:rsidRDefault="007D6F1F" w:rsidP="007D6F1F">
      <w:pPr>
        <w:shd w:val="clear" w:color="auto" w:fill="FFFFFF"/>
        <w:spacing w:after="0" w:line="240" w:lineRule="auto"/>
        <w:ind w:firstLine="720"/>
        <w:jc w:val="both"/>
        <w:rPr>
          <w:rFonts w:asciiTheme="majorBidi" w:hAnsiTheme="majorBidi" w:cstheme="majorBidi"/>
        </w:rPr>
      </w:pPr>
    </w:p>
    <w:p w14:paraId="5F4D6BE6" w14:textId="77777777" w:rsidR="007D6F1F" w:rsidRDefault="00AF6FD5" w:rsidP="007D6F1F">
      <w:pPr>
        <w:pStyle w:val="ListParagraph"/>
        <w:numPr>
          <w:ilvl w:val="5"/>
          <w:numId w:val="2"/>
        </w:numPr>
        <w:spacing w:line="240" w:lineRule="auto"/>
        <w:ind w:left="360"/>
        <w:jc w:val="both"/>
        <w:rPr>
          <w:rFonts w:asciiTheme="majorBidi" w:hAnsiTheme="majorBidi" w:cstheme="majorBidi"/>
          <w:b/>
          <w:bCs/>
        </w:rPr>
      </w:pPr>
      <w:r w:rsidRPr="00212554">
        <w:rPr>
          <w:rFonts w:asciiTheme="majorBidi" w:hAnsiTheme="majorBidi" w:cstheme="majorBidi"/>
          <w:b/>
          <w:bCs/>
        </w:rPr>
        <w:t>Guru Sebagai Demonstrator</w:t>
      </w:r>
    </w:p>
    <w:p w14:paraId="6BFAC390" w14:textId="06EA2300" w:rsidR="00AF6FD5" w:rsidRDefault="00AF6FD5" w:rsidP="007D6F1F">
      <w:pPr>
        <w:pStyle w:val="ListParagraph"/>
        <w:spacing w:line="240" w:lineRule="auto"/>
        <w:ind w:left="360" w:firstLine="360"/>
        <w:jc w:val="both"/>
        <w:rPr>
          <w:rFonts w:asciiTheme="majorBidi" w:hAnsiTheme="majorBidi" w:cstheme="majorBidi"/>
        </w:rPr>
      </w:pPr>
      <w:r w:rsidRPr="007D6F1F">
        <w:rPr>
          <w:rFonts w:asciiTheme="majorBidi" w:hAnsiTheme="majorBidi" w:cstheme="majorBidi"/>
        </w:rPr>
        <w:t xml:space="preserve">Keberhasilan proses belajar mengajar di ruang kelas sangat ditentukan oleh sejauh mana kemampuan guru mengelola pembelajaran secara efektif dan efisien, guru diharapkan memiliki kompetensi dasar pedagogik untuk melaksanakan proses pembelajaran tersebut. Guru juga harus mampu menampilkan ilmu pengetahuan secara </w:t>
      </w:r>
      <w:r w:rsidRPr="007D6F1F">
        <w:rPr>
          <w:rFonts w:asciiTheme="majorBidi" w:hAnsiTheme="majorBidi" w:cstheme="majorBidi"/>
        </w:rPr>
        <w:lastRenderedPageBreak/>
        <w:t>menarik dan mudah dicerna sehingga dapat diterima oleh siswa dengan baik. Adapun strategi guru sebagai demonstrator untuk meningkatkan motivasi belajar siswa di PAUD Abata Ceria sebagai berikut:</w:t>
      </w:r>
    </w:p>
    <w:p w14:paraId="74D01C86" w14:textId="77777777" w:rsidR="008F074D" w:rsidRPr="007D6F1F" w:rsidRDefault="008F074D" w:rsidP="007D6F1F">
      <w:pPr>
        <w:pStyle w:val="ListParagraph"/>
        <w:spacing w:line="240" w:lineRule="auto"/>
        <w:ind w:left="360" w:firstLine="360"/>
        <w:jc w:val="both"/>
        <w:rPr>
          <w:rFonts w:asciiTheme="majorBidi" w:hAnsiTheme="majorBidi" w:cstheme="majorBidi"/>
          <w:b/>
          <w:bCs/>
        </w:rPr>
      </w:pPr>
    </w:p>
    <w:p w14:paraId="0E2D65D3" w14:textId="29565986" w:rsidR="00AF6FD5" w:rsidRPr="008F074D" w:rsidRDefault="00AF6FD5" w:rsidP="008F074D">
      <w:pPr>
        <w:pStyle w:val="ListParagraph"/>
        <w:numPr>
          <w:ilvl w:val="0"/>
          <w:numId w:val="9"/>
        </w:numPr>
        <w:spacing w:line="240" w:lineRule="auto"/>
        <w:jc w:val="both"/>
        <w:rPr>
          <w:rFonts w:asciiTheme="majorBidi" w:hAnsiTheme="majorBidi" w:cstheme="majorBidi"/>
        </w:rPr>
      </w:pPr>
      <w:r w:rsidRPr="008F074D">
        <w:rPr>
          <w:rFonts w:asciiTheme="majorBidi" w:hAnsiTheme="majorBidi" w:cstheme="majorBidi"/>
        </w:rPr>
        <w:t>Memberikan metode pembelajaran yang sesuai</w:t>
      </w:r>
    </w:p>
    <w:p w14:paraId="5A7A0FCF" w14:textId="51E3FC57" w:rsidR="00AF6FD5" w:rsidRPr="008F074D" w:rsidRDefault="00AF6FD5" w:rsidP="008F074D">
      <w:pPr>
        <w:spacing w:line="240" w:lineRule="auto"/>
        <w:ind w:left="-90" w:hanging="283"/>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     Berdasarkan hasil observasi yang telah dilakukan oleh peneliti di kelas A PAUD Abata Ceria guru menggunakan metode  yang digunakan selama proses pembelajaran, </w:t>
      </w:r>
      <w:r w:rsidR="008F074D">
        <w:rPr>
          <w:rFonts w:asciiTheme="majorBidi" w:hAnsiTheme="majorBidi" w:cstheme="majorBidi"/>
        </w:rPr>
        <w:t xml:space="preserve">salah satunya yaitu metode bernyanyi. </w:t>
      </w:r>
      <w:r w:rsidRPr="008F074D">
        <w:rPr>
          <w:rFonts w:asciiTheme="majorBidi" w:hAnsiTheme="majorBidi" w:cstheme="majorBidi"/>
        </w:rPr>
        <w:tab/>
        <w:t>Metode bernyanyi ini digunakan disaat menyampaikan materi, dengan metode bernyanyi ini siswa lebih senang dalam mengikuti pembelajaran,siswa tidak bosan, seperti mengenalkan nama-nama anggota tubuh sambil bernyanyi,</w:t>
      </w:r>
    </w:p>
    <w:p w14:paraId="17BD515E" w14:textId="77777777" w:rsidR="00AF6FD5" w:rsidRPr="00212554" w:rsidRDefault="00AF6FD5" w:rsidP="00AF6FD5">
      <w:pPr>
        <w:pStyle w:val="ListParagraph"/>
        <w:spacing w:line="240" w:lineRule="auto"/>
        <w:ind w:left="-90" w:hanging="284"/>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r>
      <w:r w:rsidRPr="00212554">
        <w:rPr>
          <w:rFonts w:asciiTheme="majorBidi" w:hAnsiTheme="majorBidi" w:cstheme="majorBidi"/>
        </w:rPr>
        <w:tab/>
        <w:t>Hal ini sejalan dengan hasil wawancara bersama Ibu (Baiq muhayana: 19 Mei 2025).mengatakan bahwa:</w:t>
      </w:r>
    </w:p>
    <w:p w14:paraId="54E73C78" w14:textId="77777777" w:rsidR="00AF6FD5" w:rsidRPr="00212554" w:rsidRDefault="00AF6FD5" w:rsidP="00AF6FD5">
      <w:pPr>
        <w:pStyle w:val="ListParagraph"/>
        <w:spacing w:line="240" w:lineRule="auto"/>
        <w:ind w:left="-90" w:hanging="284"/>
        <w:jc w:val="both"/>
        <w:rPr>
          <w:rFonts w:asciiTheme="majorBidi" w:hAnsiTheme="majorBidi" w:cstheme="majorBidi"/>
        </w:rPr>
      </w:pPr>
    </w:p>
    <w:p w14:paraId="46079FB6" w14:textId="77777777" w:rsidR="00AF6FD5" w:rsidRPr="00212554" w:rsidRDefault="00AF6FD5" w:rsidP="008F074D">
      <w:pPr>
        <w:pStyle w:val="ListParagraph"/>
        <w:spacing w:line="240" w:lineRule="auto"/>
        <w:ind w:left="540"/>
        <w:jc w:val="both"/>
        <w:rPr>
          <w:rFonts w:asciiTheme="majorBidi" w:hAnsiTheme="majorBidi" w:cstheme="majorBidi"/>
        </w:rPr>
      </w:pPr>
      <w:r w:rsidRPr="00212554">
        <w:rPr>
          <w:rFonts w:asciiTheme="majorBidi" w:hAnsiTheme="majorBidi" w:cstheme="majorBidi"/>
        </w:rPr>
        <w:t>“pada saat pembelajaran dimulai,saya sebagai guru mempersiapkan terlebih dahulu apa yang akan saya sampaikan nanti,metode apa yang saya pakai karena dengan memakai metode siswa tidak merasa bosan belajar, saya berusaha menyesuaikan metode dengan tema yang saya gunakan,seperti saya mengenalkan anggota tubuh saya mengajak anak memperkenalkan anggota tubuh dengan bernyanyi”.</w:t>
      </w:r>
    </w:p>
    <w:p w14:paraId="2D86D3F9" w14:textId="77777777" w:rsidR="00AF6FD5" w:rsidRPr="00212554" w:rsidRDefault="00AF6FD5" w:rsidP="00AF6FD5">
      <w:pPr>
        <w:pStyle w:val="ListParagraph"/>
        <w:spacing w:line="240" w:lineRule="auto"/>
        <w:ind w:left="-90"/>
        <w:jc w:val="both"/>
        <w:rPr>
          <w:rFonts w:asciiTheme="majorBidi" w:hAnsiTheme="majorBidi" w:cstheme="majorBidi"/>
        </w:rPr>
      </w:pPr>
    </w:p>
    <w:p w14:paraId="287EBC8B" w14:textId="2FA35BEE" w:rsidR="00AF6FD5" w:rsidRPr="00212554" w:rsidRDefault="008F074D" w:rsidP="00AF6FD5">
      <w:pPr>
        <w:pStyle w:val="ListParagraph"/>
        <w:spacing w:line="240" w:lineRule="auto"/>
        <w:ind w:left="-90" w:firstLine="600"/>
        <w:jc w:val="both"/>
        <w:rPr>
          <w:rFonts w:asciiTheme="majorBidi" w:hAnsiTheme="majorBidi" w:cstheme="majorBidi"/>
        </w:rPr>
      </w:pPr>
      <w:r>
        <w:rPr>
          <w:rFonts w:asciiTheme="majorBidi" w:hAnsiTheme="majorBidi" w:cstheme="majorBidi"/>
        </w:rPr>
        <w:t>Selanjutnya dipertegas</w:t>
      </w:r>
      <w:r w:rsidR="00AF6FD5" w:rsidRPr="00212554">
        <w:rPr>
          <w:rFonts w:asciiTheme="majorBidi" w:hAnsiTheme="majorBidi" w:cstheme="majorBidi"/>
        </w:rPr>
        <w:t xml:space="preserve"> dengan hasil wawancara bersama kepala sekolah (lilik maryani.S.Pd) mengatakan bahwa:</w:t>
      </w:r>
    </w:p>
    <w:p w14:paraId="2113E61B" w14:textId="77777777" w:rsidR="00AF6FD5" w:rsidRDefault="00AF6FD5" w:rsidP="008F074D">
      <w:pPr>
        <w:pStyle w:val="ListParagraph"/>
        <w:spacing w:line="240" w:lineRule="auto"/>
        <w:ind w:left="540"/>
        <w:jc w:val="both"/>
        <w:rPr>
          <w:rFonts w:asciiTheme="majorBidi" w:hAnsiTheme="majorBidi" w:cstheme="majorBidi"/>
        </w:rPr>
      </w:pPr>
      <w:r>
        <w:rPr>
          <w:rFonts w:asciiTheme="majorBidi" w:hAnsiTheme="majorBidi" w:cstheme="majorBidi"/>
        </w:rPr>
        <w:t>“</w:t>
      </w:r>
      <w:r w:rsidRPr="00212554">
        <w:rPr>
          <w:rFonts w:asciiTheme="majorBidi" w:hAnsiTheme="majorBidi" w:cstheme="majorBidi"/>
        </w:rPr>
        <w:t>Anak-anak disini lebih senang belajar sambil bernyanyi dan Sebelum gurunya mulai mengajar, gurunya berusaha untuk memahami peserta didik, bahwa peserta didik identik dengan bermain, sehingga gurunya bisa menyesuaikan dan ibu guru juga mengajak anak-anak untuk belajar sambil bermain, selain itu ibu guru juga mengajar menggunakan media pembelajaran</w:t>
      </w:r>
      <w:r>
        <w:rPr>
          <w:rFonts w:asciiTheme="majorBidi" w:hAnsiTheme="majorBidi" w:cstheme="majorBidi"/>
        </w:rPr>
        <w:t>”.</w:t>
      </w:r>
    </w:p>
    <w:p w14:paraId="3A7D73EA" w14:textId="77777777" w:rsidR="008F074D" w:rsidRDefault="008F074D" w:rsidP="008F074D">
      <w:pPr>
        <w:pStyle w:val="ListParagraph"/>
        <w:spacing w:line="240" w:lineRule="auto"/>
        <w:ind w:left="540"/>
        <w:jc w:val="both"/>
        <w:rPr>
          <w:rFonts w:asciiTheme="majorBidi" w:hAnsiTheme="majorBidi" w:cstheme="majorBidi"/>
        </w:rPr>
      </w:pPr>
    </w:p>
    <w:p w14:paraId="136F69D6" w14:textId="6EC8F42C" w:rsidR="00AF6FD5" w:rsidRPr="00195F0F" w:rsidRDefault="00AF6FD5" w:rsidP="008F074D">
      <w:pPr>
        <w:pStyle w:val="ListParagraph"/>
        <w:numPr>
          <w:ilvl w:val="0"/>
          <w:numId w:val="9"/>
        </w:numPr>
        <w:spacing w:line="240" w:lineRule="auto"/>
        <w:jc w:val="both"/>
        <w:rPr>
          <w:rFonts w:asciiTheme="majorBidi" w:hAnsiTheme="majorBidi" w:cstheme="majorBidi"/>
        </w:rPr>
      </w:pPr>
      <w:r w:rsidRPr="00212554">
        <w:rPr>
          <w:rFonts w:asciiTheme="majorBidi" w:hAnsiTheme="majorBidi" w:cstheme="majorBidi"/>
        </w:rPr>
        <w:t>Memperhatikan konsentrasi siswa</w:t>
      </w:r>
    </w:p>
    <w:p w14:paraId="343BE9EB" w14:textId="77777777" w:rsidR="00AF6FD5" w:rsidRPr="00212554" w:rsidRDefault="00AF6FD5" w:rsidP="008F074D">
      <w:pPr>
        <w:spacing w:line="240" w:lineRule="auto"/>
        <w:ind w:left="450" w:hanging="283"/>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     Siswa adalah sasaran utama dalam proses pembelajaran di kelas, dalam kegiatan pembelajaran di kelas konsentrasi merupakan suatu hal yang sangat penting atau hal yang harus diterapkan dalam setiap proses pembelajaran, Berdasarkan hasil observasi yang telah dilakukan oleh peneliti bahwa guru </w:t>
      </w:r>
      <w:r w:rsidRPr="00212554">
        <w:rPr>
          <w:rFonts w:asciiTheme="majorBidi" w:hAnsiTheme="majorBidi" w:cstheme="majorBidi"/>
        </w:rPr>
        <w:t>memperhatikan beberapa hal yang berkaitan dengan kurangnya kosentrasi siswa selama proses pembelajaran yang sedang berlangsung. Salah satu contohnya yaitu guru menegur siswa yang sedang mengobrol dengan temannya,tidak memperhatikan pelajaran, bermain-main ketika pembelajaran berlangsung.</w:t>
      </w:r>
    </w:p>
    <w:p w14:paraId="7989B888" w14:textId="77777777" w:rsidR="00AF6FD5" w:rsidRPr="00212554" w:rsidRDefault="00AF6FD5" w:rsidP="00AF6FD5">
      <w:pPr>
        <w:spacing w:line="240" w:lineRule="auto"/>
        <w:ind w:left="-90" w:hanging="131"/>
        <w:jc w:val="both"/>
        <w:rPr>
          <w:rFonts w:asciiTheme="majorBidi" w:hAnsiTheme="majorBidi" w:cstheme="majorBidi"/>
        </w:rPr>
      </w:pPr>
      <w:r w:rsidRPr="00212554">
        <w:rPr>
          <w:rFonts w:asciiTheme="majorBidi" w:hAnsiTheme="majorBidi" w:cstheme="majorBidi"/>
        </w:rPr>
        <w:t xml:space="preserve">  </w:t>
      </w:r>
      <w:r w:rsidRPr="00212554">
        <w:rPr>
          <w:rFonts w:asciiTheme="majorBidi" w:hAnsiTheme="majorBidi" w:cstheme="majorBidi"/>
        </w:rPr>
        <w:tab/>
      </w:r>
      <w:r w:rsidRPr="00212554">
        <w:rPr>
          <w:rFonts w:asciiTheme="majorBidi" w:hAnsiTheme="majorBidi" w:cstheme="majorBidi"/>
        </w:rPr>
        <w:tab/>
      </w:r>
      <w:r w:rsidRPr="00212554">
        <w:rPr>
          <w:rFonts w:asciiTheme="majorBidi" w:hAnsiTheme="majorBidi" w:cstheme="majorBidi"/>
        </w:rPr>
        <w:tab/>
        <w:t xml:space="preserve">Hal ini diperkuat wawancara dengan guru kelas A . (Baiq Muhayana: Mei 2025). mengatakan bahwa: </w:t>
      </w:r>
    </w:p>
    <w:p w14:paraId="74738D05" w14:textId="77777777" w:rsidR="008F074D" w:rsidRDefault="00AF6FD5" w:rsidP="008F074D">
      <w:pPr>
        <w:spacing w:line="240" w:lineRule="auto"/>
        <w:ind w:left="450"/>
        <w:jc w:val="both"/>
        <w:rPr>
          <w:rFonts w:asciiTheme="majorBidi" w:hAnsiTheme="majorBidi" w:cstheme="majorBidi"/>
        </w:rPr>
      </w:pPr>
      <w:r w:rsidRPr="00212554">
        <w:rPr>
          <w:rFonts w:asciiTheme="majorBidi" w:hAnsiTheme="majorBidi" w:cstheme="majorBidi"/>
        </w:rPr>
        <w:t xml:space="preserve">“Kalau ada anak yang ramai langsung saya tegur, biasanya anak mengobrol sendiri ketika saya menjelaskan, ada yang bermain, keluar masuk kelas,namanya juga kita di PAUD ya,biasanya saya langsung </w:t>
      </w:r>
      <w:r w:rsidRPr="00212554">
        <w:rPr>
          <w:rFonts w:asciiTheme="majorBidi" w:hAnsiTheme="majorBidi" w:cstheme="majorBidi"/>
          <w:i/>
          <w:iCs/>
        </w:rPr>
        <w:t>ice breaking</w:t>
      </w:r>
      <w:r w:rsidRPr="00212554">
        <w:rPr>
          <w:rFonts w:asciiTheme="majorBidi" w:hAnsiTheme="majorBidi" w:cstheme="majorBidi"/>
        </w:rPr>
        <w:t xml:space="preserve">, seperti nyanyi tepuk ikan,pelan-pelan Saya memberikan nasihat agar tidak mengulangi lagi,agar memperhatikan disaat menyampaikan materi, dan sebelum pemberian tugas saya biasanya membuat kesepakatan kelas dengan anak murid. </w:t>
      </w:r>
    </w:p>
    <w:p w14:paraId="494B4DF5" w14:textId="0D64F0B8" w:rsidR="00AF6FD5" w:rsidRPr="00212554" w:rsidRDefault="00AF6FD5" w:rsidP="008F074D">
      <w:pPr>
        <w:spacing w:line="240" w:lineRule="auto"/>
        <w:ind w:left="450" w:firstLine="270"/>
        <w:jc w:val="both"/>
        <w:rPr>
          <w:rFonts w:asciiTheme="majorBidi" w:hAnsiTheme="majorBidi" w:cstheme="majorBidi"/>
        </w:rPr>
      </w:pPr>
      <w:r w:rsidRPr="00212554">
        <w:rPr>
          <w:rFonts w:asciiTheme="majorBidi" w:hAnsiTheme="majorBidi" w:cstheme="majorBidi"/>
        </w:rPr>
        <w:t>Bentuk hukuman mendidik yang sering diberikan guru adalah teguran, dimana hal ini sesuai dengan hasil wawancara bersama ibu guru kelas A Baiq muhayana 19 Mei 2025 mengatakan bahwa:</w:t>
      </w:r>
    </w:p>
    <w:p w14:paraId="68FA90CF" w14:textId="77777777" w:rsidR="00AF6FD5" w:rsidRPr="00212554" w:rsidRDefault="00AF6FD5" w:rsidP="008F074D">
      <w:pPr>
        <w:pStyle w:val="ListParagraph"/>
        <w:numPr>
          <w:ilvl w:val="5"/>
          <w:numId w:val="2"/>
        </w:numPr>
        <w:spacing w:line="240" w:lineRule="auto"/>
        <w:ind w:left="360"/>
        <w:jc w:val="both"/>
        <w:rPr>
          <w:rFonts w:asciiTheme="majorBidi" w:hAnsiTheme="majorBidi" w:cstheme="majorBidi"/>
          <w:b/>
          <w:bCs/>
        </w:rPr>
      </w:pPr>
      <w:r w:rsidRPr="00212554">
        <w:rPr>
          <w:rFonts w:asciiTheme="majorBidi" w:hAnsiTheme="majorBidi" w:cstheme="majorBidi"/>
          <w:b/>
          <w:bCs/>
        </w:rPr>
        <w:t xml:space="preserve">Guru Sebagai Mediator </w:t>
      </w:r>
    </w:p>
    <w:p w14:paraId="6F92491C" w14:textId="77777777" w:rsidR="00AF6FD5" w:rsidRPr="00212554" w:rsidRDefault="00AF6FD5" w:rsidP="008F074D">
      <w:pPr>
        <w:spacing w:line="240" w:lineRule="auto"/>
        <w:ind w:left="450" w:hanging="283"/>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  Peran guru sebagai mediator hendaknya guru memiliki pengetahuan dan pemahaman yang cukup tentang media pembelajaran karena media pembelajaran adalah alat komunikasi yang digunakan untuk lebih mengaktifkan kegiatan belajar mengajar. Adapun strategi guru sebagai  mediataor dalam meningkatkan motivasi belajar siswa adalah sebagai berikut:</w:t>
      </w:r>
    </w:p>
    <w:p w14:paraId="5A0BB74C" w14:textId="46380839" w:rsidR="00AF6FD5" w:rsidRPr="008F074D" w:rsidRDefault="00AF6FD5" w:rsidP="008F074D">
      <w:pPr>
        <w:pStyle w:val="ListParagraph"/>
        <w:numPr>
          <w:ilvl w:val="0"/>
          <w:numId w:val="8"/>
        </w:numPr>
        <w:spacing w:line="240" w:lineRule="auto"/>
        <w:jc w:val="both"/>
        <w:rPr>
          <w:rFonts w:asciiTheme="majorBidi" w:hAnsiTheme="majorBidi" w:cstheme="majorBidi"/>
        </w:rPr>
      </w:pPr>
      <w:r w:rsidRPr="008F074D">
        <w:rPr>
          <w:rFonts w:asciiTheme="majorBidi" w:hAnsiTheme="majorBidi" w:cstheme="majorBidi"/>
        </w:rPr>
        <w:t>Menyediakan media pembelajaran</w:t>
      </w:r>
    </w:p>
    <w:p w14:paraId="5FA6255E" w14:textId="77777777" w:rsidR="008F074D" w:rsidRDefault="00AF6FD5" w:rsidP="008F074D">
      <w:pPr>
        <w:spacing w:line="240" w:lineRule="auto"/>
        <w:ind w:left="630" w:firstLine="306"/>
        <w:jc w:val="both"/>
        <w:rPr>
          <w:rFonts w:asciiTheme="majorBidi" w:hAnsiTheme="majorBidi" w:cstheme="majorBidi"/>
        </w:rPr>
      </w:pPr>
      <w:r w:rsidRPr="00212554">
        <w:rPr>
          <w:rFonts w:asciiTheme="majorBidi" w:hAnsiTheme="majorBidi" w:cstheme="majorBidi"/>
        </w:rPr>
        <w:t xml:space="preserve">Guru sebagai mediator berfungsi membantu siswa dalam proses pembelajaran. dengan menggunakan alat atau media yang telah tersedia. Dalam pelaksanaannya guru sebagai mediator guru menyediakan media. Berdasarkan observasi dalam proses pembelajaran guru menggunakan alat atau media yang telah tersedia,ataupun media yang dibuat, Guru sebaiknya menyediakan sarana yang merangsang siswa tentu agar siswa senang mengikuti pembelajaran.dalam proses pembelajaran guru menggunakan media,karena dengan cara itu anak belajarnya </w:t>
      </w:r>
      <w:r w:rsidRPr="00212554">
        <w:rPr>
          <w:rFonts w:asciiTheme="majorBidi" w:hAnsiTheme="majorBidi" w:cstheme="majorBidi"/>
        </w:rPr>
        <w:lastRenderedPageBreak/>
        <w:t>semangat. Apalagi media yang digunakan media yang nyata.</w:t>
      </w:r>
    </w:p>
    <w:p w14:paraId="71C8BD19" w14:textId="6DDD58D7" w:rsidR="00AF6FD5" w:rsidRPr="00212554" w:rsidRDefault="00AF6FD5" w:rsidP="008F074D">
      <w:pPr>
        <w:spacing w:line="240" w:lineRule="auto"/>
        <w:ind w:left="-90" w:firstLine="306"/>
        <w:jc w:val="both"/>
        <w:rPr>
          <w:rFonts w:asciiTheme="majorBidi" w:hAnsiTheme="majorBidi" w:cstheme="majorBidi"/>
        </w:rPr>
      </w:pPr>
      <w:r w:rsidRPr="00212554">
        <w:rPr>
          <w:rFonts w:asciiTheme="majorBidi" w:hAnsiTheme="majorBidi" w:cstheme="majorBidi"/>
        </w:rPr>
        <w:t xml:space="preserve">Hasil wawancara dengan ibu Baiq Muhayana selaku guru kelas A di PAUD Abata Ceria, mengatakan bahwa: </w:t>
      </w:r>
    </w:p>
    <w:p w14:paraId="3D0B540E" w14:textId="77777777" w:rsidR="00AF6FD5" w:rsidRPr="00212554" w:rsidRDefault="00AF6FD5" w:rsidP="008F074D">
      <w:pPr>
        <w:spacing w:line="240" w:lineRule="auto"/>
        <w:ind w:left="720" w:hanging="180"/>
        <w:jc w:val="both"/>
        <w:rPr>
          <w:rFonts w:asciiTheme="majorBidi" w:hAnsiTheme="majorBidi" w:cstheme="majorBidi"/>
        </w:rPr>
      </w:pPr>
      <w:r w:rsidRPr="00212554">
        <w:rPr>
          <w:rFonts w:asciiTheme="majorBidi" w:hAnsiTheme="majorBidi" w:cstheme="majorBidi"/>
        </w:rPr>
        <w:t xml:space="preserve">   “Biasannya saya menggunakan media yang sederhana, memanfaatkan yang ada disekitar dan media yang konkret, saya membawa dari rumah, misalnya menjelaskan tentang nama-nama sayuran, saya langsung membawa sayuran yang ada didekat-dekat rumah. Dengan cara itu anak lebih senang untuk ikut belajar.” (Baiq Muhayana: 19 Mei 2025).</w:t>
      </w:r>
    </w:p>
    <w:p w14:paraId="76A46D2E" w14:textId="77777777" w:rsidR="00AF6FD5" w:rsidRPr="00212554" w:rsidRDefault="00AF6FD5" w:rsidP="00AF6FD5">
      <w:pPr>
        <w:spacing w:line="240" w:lineRule="auto"/>
        <w:ind w:left="-90" w:firstLine="175"/>
        <w:jc w:val="both"/>
        <w:rPr>
          <w:rFonts w:asciiTheme="majorBidi" w:hAnsiTheme="majorBidi" w:cstheme="majorBidi"/>
        </w:rPr>
      </w:pPr>
      <w:r w:rsidRPr="00212554">
        <w:rPr>
          <w:rFonts w:asciiTheme="majorBidi" w:hAnsiTheme="majorBidi" w:cstheme="majorBidi"/>
        </w:rPr>
        <w:t xml:space="preserve">   Hal ini sejalan dengan pendapat kepala sekolah beliau Mengatakan bahwa:</w:t>
      </w:r>
    </w:p>
    <w:p w14:paraId="1CFD8496" w14:textId="77777777" w:rsidR="00AF6FD5" w:rsidRPr="00212554" w:rsidRDefault="00AF6FD5" w:rsidP="00AF6FD5">
      <w:pPr>
        <w:spacing w:line="240" w:lineRule="auto"/>
        <w:ind w:left="-90" w:hanging="283"/>
        <w:jc w:val="both"/>
        <w:rPr>
          <w:rFonts w:asciiTheme="majorBidi" w:hAnsiTheme="majorBidi" w:cstheme="majorBidi"/>
        </w:rPr>
      </w:pPr>
      <w:r w:rsidRPr="00212554">
        <w:rPr>
          <w:rFonts w:asciiTheme="majorBidi" w:hAnsiTheme="majorBidi" w:cstheme="majorBidi"/>
        </w:rPr>
        <w:tab/>
        <w:t>Siswa dalam belajar lebih senang mengikuti pembelajaran apabila guru menjelaskan pembelajaran dengan menggunakan media yang konkret,karena ini kita ngajar diPAUD anak lebih suka yang nyata ,dengan cara ini anak senang untuk ikut belajar” ( Lili Maryani S.Pd 21 mei:2025)</w:t>
      </w:r>
    </w:p>
    <w:p w14:paraId="44D4202B" w14:textId="77777777" w:rsidR="00AF6FD5" w:rsidRPr="00212554" w:rsidRDefault="00AF6FD5" w:rsidP="00AF6FD5">
      <w:pPr>
        <w:spacing w:line="240" w:lineRule="auto"/>
        <w:ind w:left="-90" w:firstLine="175"/>
        <w:jc w:val="both"/>
        <w:rPr>
          <w:rFonts w:asciiTheme="majorBidi" w:hAnsiTheme="majorBidi" w:cstheme="majorBidi"/>
        </w:rPr>
      </w:pPr>
      <w:r w:rsidRPr="00212554">
        <w:rPr>
          <w:rFonts w:asciiTheme="majorBidi" w:hAnsiTheme="majorBidi" w:cstheme="majorBidi"/>
        </w:rPr>
        <w:t xml:space="preserve">      Hal ini didukung oleh dokumentasi yang ada dilampiran, Dengan demikian, guru telah melaksanakan strategi sebagai mediator dalam meningkatkan motivasi belajar siswa. Menyediakan media belajar tidak hanya berasal dari guru saja, tetapi sekolah juga turut membantu dalam hal ini, yaitu menyediakan media untuk menunjang proses pembelajaran.</w:t>
      </w:r>
    </w:p>
    <w:p w14:paraId="18E2FBDF" w14:textId="77777777" w:rsidR="00AF6FD5" w:rsidRPr="00212554" w:rsidRDefault="00AF6FD5" w:rsidP="00AF6FD5">
      <w:pPr>
        <w:pStyle w:val="ListParagraph"/>
        <w:numPr>
          <w:ilvl w:val="1"/>
          <w:numId w:val="4"/>
        </w:numPr>
        <w:spacing w:after="200" w:line="240" w:lineRule="auto"/>
        <w:ind w:left="-90"/>
        <w:rPr>
          <w:rFonts w:asciiTheme="majorBidi" w:hAnsiTheme="majorBidi" w:cstheme="majorBidi"/>
          <w:b/>
          <w:bCs/>
        </w:rPr>
      </w:pPr>
      <w:r w:rsidRPr="00212554">
        <w:rPr>
          <w:rFonts w:asciiTheme="majorBidi" w:hAnsiTheme="majorBidi" w:cstheme="majorBidi"/>
          <w:b/>
          <w:bCs/>
        </w:rPr>
        <w:t xml:space="preserve">Guru Sebagai Evaluator </w:t>
      </w:r>
    </w:p>
    <w:p w14:paraId="56E56337"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b/>
        <w:t xml:space="preserve">   Peran guru sebagai evaluator yaitu untuk mengumpulkan data atau informasi tentang keberhasilan dalam pembelajaran. Adapun upaya guru sebagai evaluator dalam meningkatkan motivasi belajar diPAUD Abata Ceria adalah sebagai berikut:</w:t>
      </w:r>
    </w:p>
    <w:p w14:paraId="391C2094" w14:textId="77777777" w:rsidR="00AF6FD5" w:rsidRPr="00212554" w:rsidRDefault="00AF6FD5" w:rsidP="00AF6FD5">
      <w:pPr>
        <w:pStyle w:val="ListParagraph"/>
        <w:numPr>
          <w:ilvl w:val="3"/>
          <w:numId w:val="3"/>
        </w:numPr>
        <w:spacing w:after="200" w:line="240" w:lineRule="auto"/>
        <w:ind w:left="-90"/>
        <w:rPr>
          <w:rFonts w:asciiTheme="majorBidi" w:hAnsiTheme="majorBidi" w:cstheme="majorBidi"/>
        </w:rPr>
      </w:pPr>
      <w:r w:rsidRPr="00212554">
        <w:rPr>
          <w:rFonts w:asciiTheme="majorBidi" w:hAnsiTheme="majorBidi" w:cstheme="majorBidi"/>
        </w:rPr>
        <w:t>Memberi hadiah</w:t>
      </w:r>
    </w:p>
    <w:p w14:paraId="071AA151"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Pemberian hadiah adalah pemberian berupa barang atau kenang- kenangan kepada siswa yang berprestasi. Hadiah ini akan menambah motivasi siswa dalam belajar karena hadiah dianggap sebagai penghargaan kepada siswa yang mempunyai prestasi dalam belajar. Dengan demikian, hadiah diberikan kepada siswa sebagai hasil dari upaya yang dilakukan siswa selama mengikuti proses belajar mengajar di sekolah.  Hal ini sesuai dengan pendapat ibu guru Baiq Muhayana selaku guru kelas A PAUD Abata Ceria mengatakan bahwa:</w:t>
      </w:r>
    </w:p>
    <w:p w14:paraId="23AB41D9" w14:textId="77777777" w:rsidR="00AF6FD5" w:rsidRPr="00212554" w:rsidRDefault="00AF6FD5" w:rsidP="00AF6FD5">
      <w:pPr>
        <w:spacing w:line="240" w:lineRule="auto"/>
        <w:ind w:left="-90" w:hanging="283"/>
        <w:jc w:val="both"/>
        <w:rPr>
          <w:rFonts w:asciiTheme="majorBidi" w:hAnsiTheme="majorBidi" w:cstheme="majorBidi"/>
        </w:rPr>
      </w:pPr>
      <w:r w:rsidRPr="00212554">
        <w:rPr>
          <w:rFonts w:asciiTheme="majorBidi" w:hAnsiTheme="majorBidi" w:cstheme="majorBidi"/>
        </w:rPr>
        <w:tab/>
        <w:t>“Kalau saya memberi hadiah itu anak-anak langsung bersemangat dalam belajar. Kadang saya melontarkan pertanyaan , yang bisa menjawab akan dapat hadiah seperti pensil . Itu cukup membuat siswa tertarik dan membuat mereka bersemangat untuk menjawab. Siswa merasa dihargai dalam pencapaiannya untuk meningkatkan prestasi belajar. .." (Baiq Muhayana: 19 Mei 2025).</w:t>
      </w:r>
    </w:p>
    <w:p w14:paraId="7C09D5C1" w14:textId="77777777" w:rsidR="00AF6FD5" w:rsidRPr="00212554" w:rsidRDefault="00AF6FD5" w:rsidP="00AF6FD5">
      <w:pPr>
        <w:spacing w:line="240" w:lineRule="auto"/>
        <w:ind w:left="-90" w:firstLine="447"/>
        <w:jc w:val="both"/>
        <w:rPr>
          <w:rFonts w:asciiTheme="majorBidi" w:hAnsiTheme="majorBidi" w:cstheme="majorBidi"/>
        </w:rPr>
      </w:pPr>
      <w:r w:rsidRPr="00212554">
        <w:rPr>
          <w:rFonts w:asciiTheme="majorBidi" w:hAnsiTheme="majorBidi" w:cstheme="majorBidi"/>
        </w:rPr>
        <w:t>Berdasarkan hasil observasi peneliti, strategi guru dalam meningkatkan motivasi belajar dengan dengan melakukan cara yang disukai anak, biasanya anak suka dengan tantangan,apalagi diberi hadiah tentu anak lebih semangat dalam belajar. Apalagi dengan memberi nilai yang banyak.</w:t>
      </w:r>
    </w:p>
    <w:p w14:paraId="205A4899" w14:textId="77777777" w:rsidR="00AF6FD5" w:rsidRPr="00212554" w:rsidRDefault="00AF6FD5" w:rsidP="00AF6FD5">
      <w:pPr>
        <w:spacing w:line="240" w:lineRule="auto"/>
        <w:ind w:left="-90"/>
        <w:rPr>
          <w:rFonts w:asciiTheme="majorBidi" w:hAnsiTheme="majorBidi" w:cstheme="majorBidi"/>
        </w:rPr>
      </w:pPr>
      <w:r w:rsidRPr="00212554">
        <w:rPr>
          <w:rFonts w:asciiTheme="majorBidi" w:hAnsiTheme="majorBidi" w:cstheme="majorBidi"/>
        </w:rPr>
        <w:t xml:space="preserve">2)  Memberi nilai </w:t>
      </w:r>
    </w:p>
    <w:p w14:paraId="429FD63F"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Memberi nilai merupakan simbol dari hasil belajar siswa. Nilai yang diberikan kepada siswa merupakan pencapaian dari hasil menjawab soal-soal yang diberikan oleh guru, pemberian nilai merupakan alat untuk memacu motivasi siswa agar dapat mempertahankan atau meningkatkan prestasi belajar.</w:t>
      </w:r>
    </w:p>
    <w:p w14:paraId="08EAFF5D"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Hal ini sesuai dengan pendapat ibu Baiq Muhayana selaku guru kelas A mengatakan bahwa:</w:t>
      </w:r>
    </w:p>
    <w:p w14:paraId="3A534969" w14:textId="77777777" w:rsidR="00AF6FD5" w:rsidRPr="00212554" w:rsidRDefault="00AF6FD5" w:rsidP="00AF6FD5">
      <w:pPr>
        <w:spacing w:line="240" w:lineRule="auto"/>
        <w:ind w:left="-90" w:hanging="283"/>
        <w:jc w:val="both"/>
        <w:rPr>
          <w:rFonts w:asciiTheme="majorBidi" w:hAnsiTheme="majorBidi" w:cstheme="majorBidi"/>
        </w:rPr>
      </w:pPr>
      <w:r w:rsidRPr="00212554">
        <w:rPr>
          <w:rFonts w:asciiTheme="majorBidi" w:hAnsiTheme="majorBidi" w:cstheme="majorBidi"/>
        </w:rPr>
        <w:t xml:space="preserve">    “Kita kan ngajar nya di PAUD, kita menggunakan simbol bintang untuk jadi nilai, Anak-anak itu lebih suka kalau diberi nilai dalam pencapaian hasil belajarnya. Saya kasih nilai bintang yang banyak juga  mereka sudah sangat senang sekali, dengan siswa mendapatkan bintang banyak maka akan bersemangat dalam belajarnya." (Baiq Muhayana: 19 Mei 2025).</w:t>
      </w:r>
    </w:p>
    <w:p w14:paraId="28340495" w14:textId="77777777" w:rsidR="00AF6FD5" w:rsidRPr="00212554" w:rsidRDefault="00AF6FD5" w:rsidP="00AF6FD5">
      <w:pPr>
        <w:spacing w:line="240" w:lineRule="auto"/>
        <w:ind w:left="-90"/>
        <w:rPr>
          <w:rFonts w:asciiTheme="majorBidi" w:hAnsiTheme="majorBidi" w:cstheme="majorBidi"/>
        </w:rPr>
      </w:pPr>
      <w:r w:rsidRPr="00212554">
        <w:rPr>
          <w:rFonts w:asciiTheme="majorBidi" w:hAnsiTheme="majorBidi" w:cstheme="majorBidi"/>
        </w:rPr>
        <w:t xml:space="preserve">3)  Pujian </w:t>
      </w:r>
    </w:p>
    <w:p w14:paraId="6EA08DE2"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Berdasarkan hasil observasi dan wawancara yang dilakukan oleh peneliti, cara untuk menumbuhkan motivasi belajar siswa adalah dengan memberi pujian. Hal ini bisa dilakukan oleh guru apabila ada siswa yang diberikan tugas kemudian dapat menyelesaikan dengan baik. Maka guru memberi pujian seperti mengacungkan jempol, menganggukkan kepala, tersenyum, memberi ucapan atau ungkapan. Pemberian pujian yang tepat akan berdampak suasana yang menyenangkan dan akan menambah kegairahan untuk belajar.</w:t>
      </w:r>
    </w:p>
    <w:p w14:paraId="20701B6D" w14:textId="77777777" w:rsidR="00AF6FD5" w:rsidRPr="00212554" w:rsidRDefault="00AF6FD5" w:rsidP="00AF6FD5">
      <w:pPr>
        <w:spacing w:line="240" w:lineRule="auto"/>
        <w:ind w:left="-90" w:hanging="567"/>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 xml:space="preserve">      Hal ini sesuai dengan pendapat Ibu Baiq Muhayana di PAUD Abata Ceria mengatakan bahwa:</w:t>
      </w:r>
    </w:p>
    <w:p w14:paraId="07D8F60C"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 xml:space="preserve">“Kalau ada siswa yang bisa menjawab pertanyaan, maka saya memberikan acungan jempol, menganggukkan kepala, tersenyum, berkata hebat, wah pinter banget, benar atau bagus sekali. Kalau </w:t>
      </w:r>
      <w:r w:rsidRPr="00212554">
        <w:rPr>
          <w:rFonts w:asciiTheme="majorBidi" w:hAnsiTheme="majorBidi" w:cstheme="majorBidi"/>
        </w:rPr>
        <w:lastRenderedPageBreak/>
        <w:t>jawabannya salah biasanya berkata mmm jawabannya kurang tepat ya, sambil saya menjelaskan kalau jawabannya kurang tepat. Dan saya bilang jawabannya hampir benar, ada yang bisa membenarkan." (Baiq Muhayana: 19 Mei 2025).</w:t>
      </w:r>
    </w:p>
    <w:p w14:paraId="2963EED8"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Bentuk hukuman mendidik yang sering diberikan guru adalah teguran, dimana hal ini sesuai dengan hasil wawancara bersama ibu guru kelas A Baiq muhayana 19 Mei 2025 mengatakan bahwa:</w:t>
      </w:r>
    </w:p>
    <w:p w14:paraId="79CEAF0E"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Disaat saya meninggalkan kelas sebentar saja,biasanya namanya juga anak-anak ia pasti terjadi ribut,gaduh .ada yang menangis dan ada sebagian temennya yang melaporkan kesaya minsalnya anak yang memberitahu saya ini si iqbal yang pukul aisah,makanya nangis bu guru. Biasanya anak kayak gitu dan saya biasanya memberikan nasehat”</w:t>
      </w:r>
    </w:p>
    <w:p w14:paraId="091E9D15" w14:textId="77777777" w:rsidR="00AF6FD5" w:rsidRPr="00212554" w:rsidRDefault="00AF6FD5" w:rsidP="00AF6FD5">
      <w:pPr>
        <w:spacing w:line="240" w:lineRule="auto"/>
        <w:ind w:left="-90" w:firstLine="425"/>
        <w:jc w:val="both"/>
        <w:rPr>
          <w:rFonts w:asciiTheme="majorBidi" w:hAnsiTheme="majorBidi" w:cstheme="majorBidi"/>
        </w:rPr>
      </w:pPr>
      <w:r w:rsidRPr="00212554">
        <w:rPr>
          <w:rFonts w:asciiTheme="majorBidi" w:hAnsiTheme="majorBidi" w:cstheme="majorBidi"/>
        </w:rPr>
        <w:t>Hal ini sesuai dengan hasil observasi peneliti, ketika guru meninggalkan kelas sebentar ke toilet atau keluar dari ruangan kelas, para siswa mulai ramai dan gaduh,ada juga yang nangis berantem kemudian guru masuk ke dalam kelas dan bertanya, “tadi siapa saja yang membuat gaduh di dalam kelas?”, dan siswa yang lain memberitahukan gurunya nama yang melakukan gaduh,kemudian guru memberi ia teguran atau nasehat.</w:t>
      </w:r>
    </w:p>
    <w:p w14:paraId="767CDECE" w14:textId="77777777" w:rsidR="00AF6FD5" w:rsidRPr="00212554" w:rsidRDefault="00AF6FD5" w:rsidP="00AF6FD5">
      <w:pPr>
        <w:spacing w:line="240" w:lineRule="auto"/>
        <w:ind w:left="-90" w:hanging="425"/>
        <w:jc w:val="both"/>
        <w:rPr>
          <w:rFonts w:asciiTheme="majorBidi" w:hAnsiTheme="majorBidi" w:cstheme="majorBidi"/>
          <w:b/>
          <w:bCs/>
        </w:rPr>
      </w:pPr>
      <w:r w:rsidRPr="00212554">
        <w:rPr>
          <w:rFonts w:asciiTheme="majorBidi" w:hAnsiTheme="majorBidi" w:cstheme="majorBidi"/>
          <w:b/>
          <w:bCs/>
        </w:rPr>
        <w:t>2. Dampak Peran Guru dalam meningkatkan motivasi belajar siswa</w:t>
      </w:r>
    </w:p>
    <w:p w14:paraId="2F7C7D2C"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  Dampak terhadap proses pembelajaran</w:t>
      </w:r>
    </w:p>
    <w:p w14:paraId="55DAD008" w14:textId="77777777" w:rsidR="00AF6FD5" w:rsidRPr="00212554" w:rsidRDefault="00AF6FD5" w:rsidP="00AF6FD5">
      <w:pPr>
        <w:spacing w:line="240" w:lineRule="auto"/>
        <w:ind w:left="90" w:hanging="284"/>
        <w:jc w:val="both"/>
        <w:rPr>
          <w:rFonts w:asciiTheme="majorBidi" w:hAnsiTheme="majorBidi" w:cstheme="majorBidi"/>
        </w:rPr>
      </w:pPr>
      <w:r w:rsidRPr="00212554">
        <w:rPr>
          <w:rFonts w:asciiTheme="majorBidi" w:hAnsiTheme="majorBidi" w:cstheme="majorBidi"/>
        </w:rPr>
        <w:t>1) Siswa lebih semangat dalam mengikuti proses pembelajaran, kepala sekolah PAUD Abata Ceria, menyatakan:</w:t>
      </w:r>
    </w:p>
    <w:p w14:paraId="466BB4F2"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Setelah saya melihat dan mengamati lebih jauh, bahwa peserta didik alhamdulillah lebih semangat dalam mengikuti proses pembelajaran. (Lili Maryani, S,Pd, 21 Mei : 2025)</w:t>
      </w:r>
    </w:p>
    <w:p w14:paraId="2D09934A"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Berdasarkan penyampaian dari ibu kepala sekolah tersebut peneliti juga disaat melakukan observasi,peneliti sering mendengar peserta didik bilang “tadi kami membuat kapal pakai kertas,seneng banget ,besok kita buat apalagi iya bu guru” dengan kaliamt tersebut bahwa anak semangat dalam belajar.</w:t>
      </w:r>
    </w:p>
    <w:p w14:paraId="63643C85" w14:textId="77777777" w:rsidR="00AF6FD5" w:rsidRPr="00212554" w:rsidRDefault="00AF6FD5" w:rsidP="00AF6FD5">
      <w:pPr>
        <w:spacing w:line="240" w:lineRule="auto"/>
        <w:ind w:left="-90" w:firstLine="425"/>
        <w:jc w:val="both"/>
        <w:rPr>
          <w:rFonts w:asciiTheme="majorBidi" w:hAnsiTheme="majorBidi" w:cstheme="majorBidi"/>
        </w:rPr>
      </w:pPr>
      <w:r w:rsidRPr="00212554">
        <w:rPr>
          <w:rFonts w:asciiTheme="majorBidi" w:hAnsiTheme="majorBidi" w:cstheme="majorBidi"/>
        </w:rPr>
        <w:t>Hal ini sejalan dengan pendapat Ibu Baiq muhayana  19 Mei 2025 selaku guru kelas A mengatakan bahwa:</w:t>
      </w:r>
    </w:p>
    <w:p w14:paraId="1772B4D4"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 xml:space="preserve">“Alhamdulillah dengan melakukan berbagai cara, anak anak sekarang lebih seneng dalam belajar, bahkan anak sering bilang gini,bu guru besok kita </w:t>
      </w:r>
      <w:r w:rsidRPr="00212554">
        <w:rPr>
          <w:rFonts w:asciiTheme="majorBidi" w:hAnsiTheme="majorBidi" w:cstheme="majorBidi"/>
        </w:rPr>
        <w:t>belajar tentang apalgi ia, tadi kan kita belajar buat mobil pakai pelepah pisang,kalau besok buat apa bu guru. Dengan ucapan anak seperti itu kita sudah mengetahui bahwa anak itu alhamdulillah senang dalam belajar dan antusias.”</w:t>
      </w:r>
    </w:p>
    <w:p w14:paraId="268FDBD2"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ab/>
      </w:r>
      <w:r w:rsidRPr="00212554">
        <w:rPr>
          <w:rFonts w:asciiTheme="majorBidi" w:hAnsiTheme="majorBidi" w:cstheme="majorBidi"/>
        </w:rPr>
        <w:tab/>
        <w:t>Dari pemaparan wawancara diatas dapat disimpulkan bahwa dampak peranan guru dalam mengembangkan motivasi belajar siswa yaitu siswa terlihat lebih aktif, senang dan antusias dalam mengikuti proses pembelajaran.</w:t>
      </w:r>
    </w:p>
    <w:p w14:paraId="77F0C09B"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2). Meningkatkan kepercayaan diri</w:t>
      </w:r>
    </w:p>
    <w:p w14:paraId="6A19F8C9" w14:textId="77777777" w:rsidR="00AF6FD5" w:rsidRPr="00212554" w:rsidRDefault="00AF6FD5" w:rsidP="00AF6FD5">
      <w:pPr>
        <w:spacing w:line="240" w:lineRule="auto"/>
        <w:ind w:left="-90" w:firstLine="22"/>
        <w:jc w:val="both"/>
        <w:rPr>
          <w:rFonts w:asciiTheme="majorBidi" w:hAnsiTheme="majorBidi" w:cstheme="majorBidi"/>
        </w:rPr>
      </w:pPr>
      <w:r w:rsidRPr="00212554">
        <w:rPr>
          <w:rFonts w:asciiTheme="majorBidi" w:hAnsiTheme="majorBidi" w:cstheme="majorBidi"/>
        </w:rPr>
        <w:t>guru memberikan dukungan dan motivasi kepada siswa yang merasa kesulitan dalam menyelsaikan tugas,sehingga siswa merasa lebih prcaya diri dan mampu mengatasi kesulitan.</w:t>
      </w:r>
    </w:p>
    <w:p w14:paraId="016A283E"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 xml:space="preserve">3). Siswa lebih mandiri </w:t>
      </w:r>
    </w:p>
    <w:p w14:paraId="6096713E"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 xml:space="preserve">Dalam melihat siswa itu lebih mandiri Buk guru kelas A Baiq muhayana menyatakan: </w:t>
      </w:r>
    </w:p>
    <w:p w14:paraId="06834380"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Setelah segala Upaya yang sudah saya lakukan dalam meningkatkan motivasi belajar siswa, seperti memberi arahan, metode dan media yang bervariasi, alhamdulillah mereka sudah bisa mandiri dalam belajar, tanpa diarahkan guru atau orang tua seminsalnya anak sudah bisa mengambil atau menyiapkan buku dan pensilnya untuk belajar” (Baiq Muhayana: 19 Mei 2025).</w:t>
      </w:r>
    </w:p>
    <w:p w14:paraId="74C13A9F" w14:textId="77777777" w:rsidR="00AF6FD5" w:rsidRPr="00212554"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Dari penjelasan diatas dapat dijabarkan bahwa siswa lebih mandiri dalam melalui kegiatan pembelajaran di kelas, hal ini dapat dilihat ketika memasuki ruang kelas siswa sudah memahami aturan yang berlaku atau yang sudah disepakati, sehingga siswa secara mandiri akan mengerjakan pekerjaannya, contoknya memperbaiki alat tulisnya kalau selsai belajar.</w:t>
      </w:r>
    </w:p>
    <w:p w14:paraId="33F2DDA6" w14:textId="77777777" w:rsidR="00AF6FD5" w:rsidRDefault="00AF6FD5" w:rsidP="00AF6FD5">
      <w:pPr>
        <w:pStyle w:val="ListParagraph"/>
        <w:spacing w:line="240" w:lineRule="auto"/>
        <w:ind w:left="-90"/>
        <w:jc w:val="both"/>
        <w:rPr>
          <w:rFonts w:asciiTheme="majorBidi" w:hAnsiTheme="majorBidi" w:cstheme="majorBidi"/>
          <w:b/>
          <w:bCs/>
        </w:rPr>
      </w:pPr>
      <w:r w:rsidRPr="00FF1546">
        <w:rPr>
          <w:rFonts w:asciiTheme="majorBidi" w:hAnsiTheme="majorBidi" w:cstheme="majorBidi"/>
          <w:b/>
          <w:bCs/>
        </w:rPr>
        <w:t>PEMBAHASAN</w:t>
      </w:r>
    </w:p>
    <w:p w14:paraId="072DF4C3" w14:textId="77777777" w:rsidR="00AF6FD5" w:rsidRPr="00212554" w:rsidRDefault="00AF6FD5" w:rsidP="00AF6FD5">
      <w:pPr>
        <w:spacing w:line="240" w:lineRule="auto"/>
        <w:ind w:left="-90" w:firstLine="810"/>
        <w:jc w:val="both"/>
        <w:rPr>
          <w:rFonts w:asciiTheme="majorBidi" w:hAnsiTheme="majorBidi" w:cstheme="majorBidi"/>
        </w:rPr>
      </w:pPr>
      <w:r w:rsidRPr="00212554">
        <w:rPr>
          <w:rFonts w:asciiTheme="majorBidi" w:hAnsiTheme="majorBidi" w:cstheme="majorBidi"/>
        </w:rPr>
        <w:t>Penilitian yang telah dilaksanakan diPAUD Abata Ceria dengan judul “peran guru dalam meningkatkan motivasi belajar siswa diPAUD Abata Ceria tahun pelajaran 2025”. Berdasarkan data yang telah diproleh peneliti melalui observasi,wawancara dan dokumentasi, maka peneliti akan menganalisis temuan yang ada dan mengkaitkan dengan teori.</w:t>
      </w:r>
    </w:p>
    <w:p w14:paraId="09138CF3" w14:textId="77777777" w:rsidR="00AF6FD5" w:rsidRPr="00212554" w:rsidRDefault="00AF6FD5" w:rsidP="008F074D">
      <w:pPr>
        <w:spacing w:line="240" w:lineRule="auto"/>
        <w:ind w:left="450" w:hanging="450"/>
        <w:jc w:val="both"/>
        <w:rPr>
          <w:rFonts w:asciiTheme="majorBidi" w:hAnsiTheme="majorBidi" w:cstheme="majorBidi"/>
          <w:b/>
          <w:bCs/>
        </w:rPr>
      </w:pPr>
      <w:r w:rsidRPr="00212554">
        <w:rPr>
          <w:rFonts w:asciiTheme="majorBidi" w:hAnsiTheme="majorBidi" w:cstheme="majorBidi"/>
          <w:b/>
          <w:bCs/>
        </w:rPr>
        <w:t>1</w:t>
      </w:r>
      <w:r w:rsidRPr="00212554">
        <w:rPr>
          <w:rFonts w:asciiTheme="majorBidi" w:hAnsiTheme="majorBidi" w:cstheme="majorBidi"/>
        </w:rPr>
        <w:t xml:space="preserve">. </w:t>
      </w:r>
      <w:r w:rsidRPr="00212554">
        <w:rPr>
          <w:rFonts w:asciiTheme="majorBidi" w:hAnsiTheme="majorBidi" w:cstheme="majorBidi"/>
          <w:b/>
          <w:bCs/>
        </w:rPr>
        <w:t>Strategi Guru Dalam Meningkatkan Motivasi Belajar Siswa di PAUD Abata Ceria</w:t>
      </w:r>
    </w:p>
    <w:p w14:paraId="301A041C" w14:textId="77777777" w:rsidR="008F074D" w:rsidRDefault="00AF6FD5" w:rsidP="008F074D">
      <w:pPr>
        <w:spacing w:line="240" w:lineRule="auto"/>
        <w:ind w:left="-90" w:hanging="283"/>
        <w:jc w:val="both"/>
        <w:rPr>
          <w:rFonts w:asciiTheme="majorBidi" w:hAnsiTheme="majorBidi" w:cstheme="majorBidi"/>
        </w:rPr>
      </w:pPr>
      <w:r w:rsidRPr="00212554">
        <w:rPr>
          <w:rFonts w:asciiTheme="majorBidi" w:hAnsiTheme="majorBidi" w:cstheme="majorBidi"/>
        </w:rPr>
        <w:tab/>
      </w:r>
      <w:r w:rsidR="008F074D">
        <w:rPr>
          <w:rFonts w:asciiTheme="majorBidi" w:hAnsiTheme="majorBidi" w:cstheme="majorBidi"/>
        </w:rPr>
        <w:tab/>
      </w:r>
      <w:r w:rsidR="008F074D">
        <w:rPr>
          <w:rFonts w:asciiTheme="majorBidi" w:hAnsiTheme="majorBidi" w:cstheme="majorBidi"/>
        </w:rPr>
        <w:tab/>
      </w:r>
      <w:r w:rsidRPr="00212554">
        <w:rPr>
          <w:rFonts w:asciiTheme="majorBidi" w:hAnsiTheme="majorBidi" w:cstheme="majorBidi"/>
        </w:rPr>
        <w:t xml:space="preserve">Meningkatkan motivasi belajar siswa adalah salah satu kegiatan yang penting yang harus ada dalam proses pembelajaran. Selain memberikan dan mentrasfer ilmu pengetahuan guru bertugas untuk </w:t>
      </w:r>
      <w:r w:rsidRPr="00212554">
        <w:rPr>
          <w:rFonts w:asciiTheme="majorBidi" w:hAnsiTheme="majorBidi" w:cstheme="majorBidi"/>
        </w:rPr>
        <w:lastRenderedPageBreak/>
        <w:t>memberikan motivasi siswa dalam belajar. Banyak cara yang dilakukan oleh guru dalam rangka meningkatkan motivasi belajar siswa. Mulai dari menggunakan berbagai metode, memberikan hadiah, memberi nilai, memeberikan pujian, dengan cara itu anak semangat dalam belajar, anak lebih antusias dalam belajar. untuk itulah penting bagi guru agar selalu memberikan motivasi kepada siswanya agar senantiasa memiliki semangat belajar dan mampu mengembangkan potensi dirinya secara optimal. Semua itu dilakukan oleh guru dengan bekerja sama bersama siswa agar proses kegiatan pembelajaran berlangsung dengan nyaman dan menyenangkan.</w:t>
      </w:r>
    </w:p>
    <w:p w14:paraId="46CB0C64" w14:textId="237DE72A" w:rsidR="00AF6FD5" w:rsidRPr="00212554" w:rsidRDefault="00AF6FD5" w:rsidP="008F074D">
      <w:pPr>
        <w:spacing w:line="240" w:lineRule="auto"/>
        <w:ind w:left="-90" w:firstLine="810"/>
        <w:jc w:val="both"/>
        <w:rPr>
          <w:rFonts w:asciiTheme="majorBidi" w:hAnsiTheme="majorBidi" w:cstheme="majorBidi"/>
        </w:rPr>
      </w:pPr>
      <w:r w:rsidRPr="00212554">
        <w:rPr>
          <w:rFonts w:asciiTheme="majorBidi" w:hAnsiTheme="majorBidi" w:cstheme="majorBidi"/>
        </w:rPr>
        <w:t>Berdasarkan dari hasil temuan yang dilakukan oleh peneliti bahwa telah melakukan berbagai hal tersebut di atas. motivasi itu sangat penting karena dengan adanya motivasi akan membuat siswa bergerak untuk belajar dan memperhatikan materi pelajaran yang sedang berlangsung.</w:t>
      </w:r>
    </w:p>
    <w:p w14:paraId="76A73C0E" w14:textId="77777777" w:rsidR="00AF6FD5" w:rsidRPr="00212554" w:rsidRDefault="00AF6FD5" w:rsidP="008F074D">
      <w:pPr>
        <w:spacing w:line="240" w:lineRule="auto"/>
        <w:ind w:left="-90" w:firstLine="810"/>
        <w:jc w:val="both"/>
        <w:rPr>
          <w:rFonts w:asciiTheme="majorBidi" w:hAnsiTheme="majorBidi" w:cstheme="majorBidi"/>
        </w:rPr>
      </w:pPr>
      <w:r w:rsidRPr="00212554">
        <w:rPr>
          <w:rFonts w:asciiTheme="majorBidi" w:hAnsiTheme="majorBidi" w:cstheme="majorBidi"/>
        </w:rPr>
        <w:t xml:space="preserve">      Hal ini sejalan dengan  pendapat oleh Moh Uzer Usman, dalam bukunya yang berjudul Menjadi Guru Profesional bahwa motivasi adalah salah satu faktor yang sangat penting. Tanpa adanya motivasi, belajar tidak akan berjalan dengan lancar. Motivasi akan mempengaruhi tidak hanya terbatas pada belajarnya saja, juga pada tingkah lakunya. Belajar secara aktif, efisien dan efektif merupakan realitas dari adanya minat dan perhatian siswa dalam belajar. (Usman, 2001: 22).</w:t>
      </w:r>
    </w:p>
    <w:p w14:paraId="08B7DC3A" w14:textId="77777777" w:rsidR="00AF6FD5" w:rsidRPr="00212554" w:rsidRDefault="00AF6FD5" w:rsidP="008F074D">
      <w:pPr>
        <w:spacing w:line="240" w:lineRule="auto"/>
        <w:ind w:left="-90" w:firstLine="810"/>
        <w:jc w:val="both"/>
        <w:rPr>
          <w:rFonts w:asciiTheme="majorBidi" w:hAnsiTheme="majorBidi" w:cstheme="majorBidi"/>
        </w:rPr>
      </w:pPr>
      <w:r w:rsidRPr="00212554">
        <w:rPr>
          <w:rFonts w:asciiTheme="majorBidi" w:hAnsiTheme="majorBidi" w:cstheme="majorBidi"/>
        </w:rPr>
        <w:t xml:space="preserve">Dari penjelasan diatas dapat diperkuat oleh teori Maslow (2014:14) mengatakan bahwa motivasi manusia didasari oleh hierarki kebutuhan maksudnya,  manusia berusaha memenuhi kebutuhan tingkat rendahnya terlebih dahulu sebelum memenuhi kebutuhan yang lebih tinggi. Semakin individu itu mampu memuaskan kebutuhan-kebutuhan yang relative lebih tinggi, maka individu itu akan semakin mampu mencapai individualitasnya. Walaupun sudah melakukan berbagai strategi dalam meningkatkan motivasi belajar siswa, tidak sedikit pula hambatan- hambatan yang tidak terduga dapat terjadi, misalnya siswa ramai sendiri, bergurau dengan teman lainya, siswa yang lelah, mengantuk dan lain sebagainya. Hambatan-hambatan tersebut terjadi secara tidak terduga, hal ini sudah wajar terjadi dalam proses pembelajaran. Jadi, diharapkan guru melakukan banyak cara agar konsentrasi siswa tidak berkurang pada saat pembelajaran berlangsung. </w:t>
      </w:r>
    </w:p>
    <w:p w14:paraId="1088495B" w14:textId="3B01DE96" w:rsidR="00AF6FD5" w:rsidRPr="00212554" w:rsidRDefault="00AF6FD5" w:rsidP="008F074D">
      <w:pPr>
        <w:spacing w:line="240" w:lineRule="auto"/>
        <w:ind w:left="-90" w:firstLine="810"/>
        <w:jc w:val="both"/>
        <w:rPr>
          <w:rFonts w:asciiTheme="majorBidi" w:hAnsiTheme="majorBidi" w:cstheme="majorBidi"/>
        </w:rPr>
      </w:pPr>
      <w:r w:rsidRPr="00212554">
        <w:rPr>
          <w:rFonts w:asciiTheme="majorBidi" w:hAnsiTheme="majorBidi" w:cstheme="majorBidi"/>
        </w:rPr>
        <w:t xml:space="preserve">Pada saat peningkatan motivasi belajar, proses pembelajaran yang dilakukan guru cukup bervariasi. Dengan harapan siswa merasa nyaman dan </w:t>
      </w:r>
      <w:r w:rsidRPr="00212554">
        <w:rPr>
          <w:rFonts w:asciiTheme="majorBidi" w:hAnsiTheme="majorBidi" w:cstheme="majorBidi"/>
        </w:rPr>
        <w:t>dapat berkonsentrasi penuh pada saat pembelajaran. Adapun strategi yang dilakukan guru dalam meningkatkan motivasi belajar siswa di PAUD Abata Ceria yaitu:</w:t>
      </w:r>
    </w:p>
    <w:p w14:paraId="328E745D" w14:textId="77777777" w:rsidR="008F074D" w:rsidRDefault="00AF6FD5" w:rsidP="008F074D">
      <w:pPr>
        <w:pStyle w:val="ListParagraph"/>
        <w:numPr>
          <w:ilvl w:val="0"/>
          <w:numId w:val="11"/>
        </w:numPr>
        <w:spacing w:line="240" w:lineRule="auto"/>
        <w:ind w:left="450"/>
        <w:jc w:val="both"/>
        <w:rPr>
          <w:rFonts w:asciiTheme="majorBidi" w:hAnsiTheme="majorBidi" w:cstheme="majorBidi"/>
        </w:rPr>
      </w:pPr>
      <w:r w:rsidRPr="008F074D">
        <w:rPr>
          <w:rFonts w:asciiTheme="majorBidi" w:hAnsiTheme="majorBidi" w:cstheme="majorBidi"/>
        </w:rPr>
        <w:t>Guru sebagai demonstrator</w:t>
      </w:r>
    </w:p>
    <w:p w14:paraId="6E5F714A" w14:textId="07005375" w:rsidR="00AF6FD5" w:rsidRPr="008F074D" w:rsidRDefault="00AF6FD5" w:rsidP="008F074D">
      <w:pPr>
        <w:pStyle w:val="ListParagraph"/>
        <w:spacing w:line="240" w:lineRule="auto"/>
        <w:ind w:left="450" w:firstLine="270"/>
        <w:jc w:val="both"/>
        <w:rPr>
          <w:rFonts w:asciiTheme="majorBidi" w:hAnsiTheme="majorBidi" w:cstheme="majorBidi"/>
        </w:rPr>
      </w:pPr>
      <w:r w:rsidRPr="008F074D">
        <w:rPr>
          <w:rFonts w:asciiTheme="majorBidi" w:hAnsiTheme="majorBidi" w:cstheme="majorBidi"/>
        </w:rPr>
        <w:t>Memberikan metode pembelajaran yang sesuai dan Memperhatikan konsentrasi siswa</w:t>
      </w:r>
    </w:p>
    <w:p w14:paraId="0EC482C2" w14:textId="77777777" w:rsidR="008F074D" w:rsidRDefault="00AF6FD5" w:rsidP="008F074D">
      <w:pPr>
        <w:pStyle w:val="ListParagraph"/>
        <w:numPr>
          <w:ilvl w:val="0"/>
          <w:numId w:val="11"/>
        </w:numPr>
        <w:spacing w:line="240" w:lineRule="auto"/>
        <w:ind w:left="450"/>
        <w:jc w:val="both"/>
        <w:rPr>
          <w:rFonts w:asciiTheme="majorBidi" w:hAnsiTheme="majorBidi" w:cstheme="majorBidi"/>
        </w:rPr>
      </w:pPr>
      <w:r w:rsidRPr="00212554">
        <w:rPr>
          <w:rFonts w:asciiTheme="majorBidi" w:hAnsiTheme="majorBidi" w:cstheme="majorBidi"/>
        </w:rPr>
        <w:t>Guru sebagai mediator</w:t>
      </w:r>
    </w:p>
    <w:p w14:paraId="7335A191" w14:textId="13C52FB9" w:rsidR="00AF6FD5" w:rsidRPr="008F074D" w:rsidRDefault="00AF6FD5" w:rsidP="008F074D">
      <w:pPr>
        <w:pStyle w:val="ListParagraph"/>
        <w:spacing w:line="240" w:lineRule="auto"/>
        <w:ind w:left="450" w:firstLine="270"/>
        <w:jc w:val="both"/>
        <w:rPr>
          <w:rFonts w:asciiTheme="majorBidi" w:hAnsiTheme="majorBidi" w:cstheme="majorBidi"/>
        </w:rPr>
      </w:pPr>
      <w:r w:rsidRPr="008F074D">
        <w:rPr>
          <w:rFonts w:asciiTheme="majorBidi" w:hAnsiTheme="majorBidi" w:cstheme="majorBidi"/>
        </w:rPr>
        <w:t>Menyediakan media pembelajaran</w:t>
      </w:r>
    </w:p>
    <w:p w14:paraId="24BFE256" w14:textId="77777777" w:rsidR="008F074D" w:rsidRDefault="00AF6FD5" w:rsidP="008F074D">
      <w:pPr>
        <w:pStyle w:val="ListParagraph"/>
        <w:numPr>
          <w:ilvl w:val="0"/>
          <w:numId w:val="11"/>
        </w:numPr>
        <w:spacing w:line="240" w:lineRule="auto"/>
        <w:ind w:left="450"/>
        <w:jc w:val="both"/>
        <w:rPr>
          <w:rFonts w:asciiTheme="majorBidi" w:hAnsiTheme="majorBidi" w:cstheme="majorBidi"/>
        </w:rPr>
      </w:pPr>
      <w:r w:rsidRPr="00212554">
        <w:rPr>
          <w:rFonts w:asciiTheme="majorBidi" w:hAnsiTheme="majorBidi" w:cstheme="majorBidi"/>
        </w:rPr>
        <w:t>Guru sebagai evaluator</w:t>
      </w:r>
    </w:p>
    <w:p w14:paraId="4B88973D" w14:textId="2B1D7936" w:rsidR="00AF6FD5" w:rsidRPr="008F074D" w:rsidRDefault="00AF6FD5" w:rsidP="008F074D">
      <w:pPr>
        <w:pStyle w:val="ListParagraph"/>
        <w:spacing w:line="240" w:lineRule="auto"/>
        <w:ind w:left="450" w:firstLine="270"/>
        <w:jc w:val="both"/>
        <w:rPr>
          <w:rFonts w:asciiTheme="majorBidi" w:hAnsiTheme="majorBidi" w:cstheme="majorBidi"/>
        </w:rPr>
      </w:pPr>
      <w:r w:rsidRPr="008F074D">
        <w:rPr>
          <w:rFonts w:asciiTheme="majorBidi" w:hAnsiTheme="majorBidi" w:cstheme="majorBidi"/>
        </w:rPr>
        <w:t xml:space="preserve"> Memberi hadiah, Memberi nilai, pujian dan Hukuman.</w:t>
      </w:r>
    </w:p>
    <w:p w14:paraId="521EE416" w14:textId="77777777" w:rsidR="00AF6FD5" w:rsidRPr="00212554" w:rsidRDefault="00AF6FD5" w:rsidP="008F074D">
      <w:pPr>
        <w:spacing w:line="240" w:lineRule="auto"/>
        <w:ind w:left="450" w:hanging="450"/>
        <w:jc w:val="both"/>
        <w:rPr>
          <w:rFonts w:asciiTheme="majorBidi" w:hAnsiTheme="majorBidi" w:cstheme="majorBidi"/>
        </w:rPr>
      </w:pPr>
      <w:r w:rsidRPr="00212554">
        <w:rPr>
          <w:rFonts w:asciiTheme="majorBidi" w:hAnsiTheme="majorBidi" w:cstheme="majorBidi"/>
          <w:b/>
          <w:bCs/>
        </w:rPr>
        <w:t>2</w:t>
      </w:r>
      <w:r w:rsidRPr="00212554">
        <w:rPr>
          <w:rFonts w:asciiTheme="majorBidi" w:hAnsiTheme="majorBidi" w:cstheme="majorBidi"/>
        </w:rPr>
        <w:t xml:space="preserve">.  </w:t>
      </w:r>
      <w:r w:rsidRPr="00212554">
        <w:rPr>
          <w:rFonts w:asciiTheme="majorBidi" w:hAnsiTheme="majorBidi" w:cstheme="majorBidi"/>
          <w:b/>
          <w:bCs/>
        </w:rPr>
        <w:t>Dampak Peran Guru dalam meningkatkan motivasi belajar siswa</w:t>
      </w:r>
    </w:p>
    <w:p w14:paraId="06211389" w14:textId="77777777" w:rsidR="00AF6FD5" w:rsidRPr="00212554" w:rsidRDefault="00AF6FD5" w:rsidP="00AF6FD5">
      <w:pPr>
        <w:spacing w:line="240" w:lineRule="auto"/>
        <w:ind w:left="-90" w:hanging="283"/>
        <w:jc w:val="both"/>
        <w:rPr>
          <w:rFonts w:asciiTheme="majorBidi" w:hAnsiTheme="majorBidi" w:cstheme="majorBidi"/>
        </w:rPr>
      </w:pPr>
      <w:r w:rsidRPr="00212554">
        <w:rPr>
          <w:rFonts w:asciiTheme="majorBidi" w:hAnsiTheme="majorBidi" w:cstheme="majorBidi"/>
        </w:rPr>
        <w:t xml:space="preserve">a. Dampak terhadap proses pembelajaran </w:t>
      </w:r>
    </w:p>
    <w:p w14:paraId="3DF725B1" w14:textId="7F9B694A" w:rsidR="00AF6FD5" w:rsidRPr="00212554" w:rsidRDefault="00AF6FD5" w:rsidP="00AF6FD5">
      <w:pPr>
        <w:spacing w:line="240" w:lineRule="auto"/>
        <w:ind w:left="-90" w:hanging="566"/>
        <w:jc w:val="both"/>
        <w:rPr>
          <w:rFonts w:asciiTheme="majorBidi" w:hAnsiTheme="majorBidi" w:cstheme="majorBidi"/>
        </w:rPr>
      </w:pPr>
      <w:r w:rsidRPr="00212554">
        <w:rPr>
          <w:rFonts w:asciiTheme="majorBidi" w:hAnsiTheme="majorBidi" w:cstheme="majorBidi"/>
        </w:rPr>
        <w:t xml:space="preserve"> 1) Siswa lebih semangat dalam mengikuti proses pembelajaran.    Berdasarkan temuan peneliti bahwa dampak pemberian motivasi pada siswa ialah siswa lebih semangat dalam mengikuti proses pembelajaran, hal ini dilihat dari siswa yang lebih aktif dalam proses pembelajaran dan peneliti sering mendengar peserta didik semangat dan senang dalam mengikuti pembelajaran</w:t>
      </w:r>
      <w:r w:rsidR="009047A1">
        <w:rPr>
          <w:rFonts w:asciiTheme="majorBidi" w:hAnsiTheme="majorBidi" w:cstheme="majorBidi"/>
        </w:rPr>
        <w:t xml:space="preserve">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Usman","given":"Moh Uzer","non-dropping-particle":"","parse-names":false,"suffix":""}],"id":"ITEM-1","issued":{"date-parts":[["2001"]]},"publisher":"PT Remaja Roksadaya","publisher-place":"Bandung","title":"Menjadi Guru Profesional","type":"book"},"uris":["http://www.mendeley.com/documents/?uuid=6a37b0ed-5218-45c9-a0ac-3098e3a6daa0"]}],"mendeley":{"formattedCitation":"(Usman, 2001)","plainTextFormattedCitation":"(Usman, 2001)","previouslyFormattedCitation":"(Usman, 2001)"},"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noProof/>
        </w:rPr>
        <w:t>(Usman, 2001)</w:t>
      </w:r>
      <w:r w:rsidR="009047A1">
        <w:rPr>
          <w:rFonts w:asciiTheme="majorBidi" w:hAnsiTheme="majorBidi" w:cstheme="majorBidi"/>
        </w:rPr>
        <w:fldChar w:fldCharType="end"/>
      </w:r>
      <w:r w:rsidR="009047A1">
        <w:rPr>
          <w:rFonts w:asciiTheme="majorBidi" w:hAnsiTheme="majorBidi" w:cstheme="majorBidi"/>
        </w:rPr>
        <w:t>.</w:t>
      </w:r>
    </w:p>
    <w:p w14:paraId="4D6DD69C" w14:textId="02CA901A" w:rsidR="00AF6FD5" w:rsidRPr="00212554" w:rsidRDefault="00AF6FD5" w:rsidP="00AF6FD5">
      <w:pPr>
        <w:spacing w:line="240" w:lineRule="auto"/>
        <w:ind w:left="-90" w:firstLine="284"/>
        <w:jc w:val="both"/>
        <w:rPr>
          <w:rFonts w:asciiTheme="majorBidi" w:hAnsiTheme="majorBidi" w:cstheme="majorBidi"/>
        </w:rPr>
      </w:pPr>
      <w:r w:rsidRPr="00212554">
        <w:rPr>
          <w:rFonts w:asciiTheme="majorBidi" w:hAnsiTheme="majorBidi" w:cstheme="majorBidi"/>
        </w:rPr>
        <w:t xml:space="preserve">      Hal ini sejalan dengan teorinya Maslow </w:t>
      </w:r>
      <w:r w:rsidR="009047A1">
        <w:rPr>
          <w:rFonts w:asciiTheme="majorBidi" w:hAnsiTheme="majorBidi" w:cstheme="majorBidi"/>
        </w:rPr>
        <w:t xml:space="preserve">dalam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ISSN":"2964-9048","abstract":"The role of the teacher in increasing student learning motivation is one of the integral activities that must exist in learning activities. In addition to providing and transferring knowledge, the teacher is also tasked with increasing children's motivation in learning. It cannot be denied that student learning is very different from other people, therefore it is important for teachers to always motivate students so that students always have a passion for learning and are able to become students who excel and can develop themselves optimally. The learning process will be successful if students have motivation in learning. Therefore, teachers need to grow students' learning motivation optimally. Teachers are required to be creative to generate student learning motivation. Motivation to learn is the meaning, value, and benefits of learning learning activities that are interesting enough for students to carry out learning activities.","author":[{"dropping-particle":"","family":"Fahrudin","given":"Fuad","non-dropping-particle":"","parse-names":false,"suffix":""},{"dropping-particle":"","family":"Ulfah","given":"Mariyah","non-dropping-particle":"","parse-names":false,"suffix":""}],"container-title":"Jurnal Multidisiplin Indonesia","id":"ITEM-1","issued":{"date-parts":[["2023"]]},"page":"1304-1309","title":"PERANAN GURU DALAM MENINGKATKAN MOTIVASI BELAJAR SISWA","type":"article-journal","volume":"2"},"uris":["http://www.mendeley.com/documents/?uuid=bd42903f-c2ba-4f82-8d7c-3b2a1360466a"]}],"mendeley":{"formattedCitation":"(Fahrudin &amp; Ulfah, 2023)","plainTextFormattedCitation":"(Fahrudin &amp; Ulfah, 2023)","previouslyFormattedCitation":"(Fahrudin &amp; Ulfah, 2023)"},"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noProof/>
        </w:rPr>
        <w:t>(Fahrudin &amp; Ulfah, 2023)</w:t>
      </w:r>
      <w:r w:rsidR="009047A1">
        <w:rPr>
          <w:rFonts w:asciiTheme="majorBidi" w:hAnsiTheme="majorBidi" w:cstheme="majorBidi"/>
        </w:rPr>
        <w:fldChar w:fldCharType="end"/>
      </w:r>
      <w:r w:rsidR="009047A1">
        <w:rPr>
          <w:rFonts w:asciiTheme="majorBidi" w:hAnsiTheme="majorBidi" w:cstheme="majorBidi"/>
        </w:rPr>
        <w:t xml:space="preserve"> </w:t>
      </w:r>
      <w:r w:rsidRPr="00212554">
        <w:rPr>
          <w:rFonts w:asciiTheme="majorBidi" w:hAnsiTheme="majorBidi" w:cstheme="majorBidi"/>
        </w:rPr>
        <w:t xml:space="preserve"> mengatakan bahwa motivasi manusia didasari oleh hierarki kebutuhan maksudnya,  manusia berusaha memenuhi kebutuhan tingkat rendahnya terlebih dahulu sebelum memenuhi kebutuhan yang lebih tinggi. semakin sering gurub memotivasi siswanya semakin meningkat keaktifannya. Semakin individu itu mampu memuaskan kebutuhan-kebutuhan yang relative lebih tinggi, maka individu itu akan semakin mampu mencapai individualitasnya.</w:t>
      </w:r>
    </w:p>
    <w:p w14:paraId="09CEFA50" w14:textId="77777777" w:rsidR="00AF6FD5" w:rsidRDefault="00AF6FD5" w:rsidP="00AF6FD5">
      <w:pPr>
        <w:spacing w:line="240" w:lineRule="auto"/>
        <w:ind w:left="-90"/>
        <w:jc w:val="both"/>
        <w:rPr>
          <w:rFonts w:asciiTheme="majorBidi" w:hAnsiTheme="majorBidi" w:cstheme="majorBidi"/>
        </w:rPr>
      </w:pPr>
      <w:r w:rsidRPr="00212554">
        <w:rPr>
          <w:rFonts w:asciiTheme="majorBidi" w:hAnsiTheme="majorBidi" w:cstheme="majorBidi"/>
        </w:rPr>
        <w:t>2).   Meningkatkan kepercayaan diri</w:t>
      </w:r>
    </w:p>
    <w:p w14:paraId="64658828" w14:textId="435AAF60" w:rsidR="00AF6FD5" w:rsidRPr="00326AEB" w:rsidRDefault="00AF6FD5" w:rsidP="00AF6FD5">
      <w:pPr>
        <w:spacing w:line="240" w:lineRule="auto"/>
        <w:ind w:left="-90" w:firstLine="306"/>
        <w:jc w:val="both"/>
        <w:rPr>
          <w:rFonts w:asciiTheme="majorBidi" w:hAnsiTheme="majorBidi" w:cstheme="majorBidi"/>
          <w:color w:val="538135" w:themeColor="accent6" w:themeShade="BF"/>
        </w:rPr>
      </w:pPr>
      <w:r w:rsidRPr="00892C8F">
        <w:rPr>
          <w:rFonts w:asciiTheme="majorBidi" w:hAnsiTheme="majorBidi" w:cstheme="majorBidi"/>
        </w:rPr>
        <w:t xml:space="preserve">Guru yang memberikan motivasi dengan melakukan strategi dalam meningkatkan motivasi dapat membantu anak mengembangkan rasa percaya diri melalui pengalaman belajar yang menyenangkan dan dukungan positif. </w:t>
      </w:r>
      <w:r w:rsidRPr="00212554">
        <w:rPr>
          <w:rFonts w:asciiTheme="majorBidi" w:hAnsiTheme="majorBidi" w:cstheme="majorBidi"/>
        </w:rPr>
        <w:t xml:space="preserve">Hal ini didukung dengan pendapat </w:t>
      </w:r>
      <w:r w:rsidR="009047A1">
        <w:rPr>
          <w:rFonts w:asciiTheme="majorBidi" w:hAnsiTheme="majorBidi" w:cstheme="majorBidi"/>
        </w:rPr>
        <w:fldChar w:fldCharType="begin" w:fldLock="1"/>
      </w:r>
      <w:r w:rsidR="009047A1">
        <w:rPr>
          <w:rFonts w:asciiTheme="majorBidi" w:hAnsiTheme="majorBidi" w:cstheme="majorBidi"/>
        </w:rPr>
        <w:instrText>ADDIN CSL_CITATION {"citationItems":[{"id":"ITEM-1","itemData":{"author":[{"dropping-particle":"","family":"Adiputra","given":"Sofwan","non-dropping-particle":"","parse-names":false,"suffix":""},{"dropping-particle":"","family":"Mujiyati","given":"","non-dropping-particle":"","parse-names":false,"suffix":""}],"container-title":"Konselor","id":"ITEM-1","issue":"4","issued":{"date-parts":[["2017","4"]]},"title":"Motivasi dan Prestasi Belajar Siswa di Indonesia: Kajian Meta Analisis","type":"article-journal","volume":"6"},"uris":["http://www.mendeley.com/documents/?uuid=90397aa5-1660-30e8-a314-9a94c1ca3872"]}],"mendeley":{"formattedCitation":"(Adiputra &amp; Mujiyati, 2017)","plainTextFormattedCitation":"(Adiputra &amp; Mujiyati, 2017)"},"properties":{"noteIndex":0},"schema":"https://github.com/citation-style-language/schema/raw/master/csl-citation.json"}</w:instrText>
      </w:r>
      <w:r w:rsidR="009047A1">
        <w:rPr>
          <w:rFonts w:asciiTheme="majorBidi" w:hAnsiTheme="majorBidi" w:cstheme="majorBidi"/>
        </w:rPr>
        <w:fldChar w:fldCharType="separate"/>
      </w:r>
      <w:r w:rsidR="009047A1" w:rsidRPr="009047A1">
        <w:rPr>
          <w:rFonts w:asciiTheme="majorBidi" w:hAnsiTheme="majorBidi" w:cstheme="majorBidi"/>
          <w:noProof/>
        </w:rPr>
        <w:t>(Adiputra &amp; Mujiyati, 2017)</w:t>
      </w:r>
      <w:r w:rsidR="009047A1">
        <w:rPr>
          <w:rFonts w:asciiTheme="majorBidi" w:hAnsiTheme="majorBidi" w:cstheme="majorBidi"/>
        </w:rPr>
        <w:fldChar w:fldCharType="end"/>
      </w:r>
      <w:r w:rsidRPr="00212554">
        <w:rPr>
          <w:rFonts w:asciiTheme="majorBidi" w:hAnsiTheme="majorBidi" w:cstheme="majorBidi"/>
        </w:rPr>
        <w:t>. Bahwa dalam pemberian motivasi kepada siswa dapat membawa dampak positif seperti:</w:t>
      </w:r>
    </w:p>
    <w:p w14:paraId="162CB7E3" w14:textId="77777777" w:rsid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t>Siswa lebih semangat dan mudah memahami materi Pelajaran dan menyelsaikan tugas-tugasnya</w:t>
      </w:r>
    </w:p>
    <w:p w14:paraId="595745B2" w14:textId="77777777" w:rsid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t>Siswa tidak mudah menyerah dan berusaha mencapai tujuannya</w:t>
      </w:r>
    </w:p>
    <w:p w14:paraId="7BA684A8" w14:textId="77777777" w:rsid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lastRenderedPageBreak/>
        <w:t xml:space="preserve">Siswa akan berani mencoba hal-hal yang baru </w:t>
      </w:r>
    </w:p>
    <w:p w14:paraId="4677710A" w14:textId="77777777" w:rsid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t xml:space="preserve">Siswa semakin percaya diri dalam mengembangkan kemapuannya </w:t>
      </w:r>
    </w:p>
    <w:p w14:paraId="3410D20D" w14:textId="77777777" w:rsid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t>Siswa akan lebih disiplin dalam belajar dan mengatur waku</w:t>
      </w:r>
    </w:p>
    <w:p w14:paraId="4E4C6F7E" w14:textId="76B90C11" w:rsidR="00AF6FD5" w:rsidRPr="00F32DC3" w:rsidRDefault="00AF6FD5" w:rsidP="00F32DC3">
      <w:pPr>
        <w:pStyle w:val="ListParagraph"/>
        <w:numPr>
          <w:ilvl w:val="0"/>
          <w:numId w:val="12"/>
        </w:numPr>
        <w:spacing w:line="240" w:lineRule="auto"/>
        <w:jc w:val="both"/>
        <w:rPr>
          <w:rFonts w:asciiTheme="majorBidi" w:hAnsiTheme="majorBidi" w:cstheme="majorBidi"/>
        </w:rPr>
      </w:pPr>
      <w:r w:rsidRPr="00F32DC3">
        <w:rPr>
          <w:rFonts w:asciiTheme="majorBidi" w:hAnsiTheme="majorBidi" w:cstheme="majorBidi"/>
        </w:rPr>
        <w:t>Siswa akan lebih bertanggung Jawab atas pembelajaran mereka</w:t>
      </w:r>
    </w:p>
    <w:p w14:paraId="655E101C" w14:textId="77777777" w:rsidR="00AF6FD5" w:rsidRPr="00892C8F" w:rsidRDefault="00AF6FD5" w:rsidP="00AF6FD5">
      <w:pPr>
        <w:spacing w:line="240" w:lineRule="auto"/>
        <w:ind w:left="-90"/>
        <w:jc w:val="both"/>
        <w:rPr>
          <w:rFonts w:asciiTheme="majorBidi" w:hAnsiTheme="majorBidi" w:cstheme="majorBidi"/>
        </w:rPr>
      </w:pPr>
      <w:r w:rsidRPr="00892C8F">
        <w:rPr>
          <w:rFonts w:asciiTheme="majorBidi" w:hAnsiTheme="majorBidi" w:cstheme="majorBidi"/>
        </w:rPr>
        <w:t xml:space="preserve">3). Siswa lebih mandiri </w:t>
      </w:r>
    </w:p>
    <w:p w14:paraId="5BB7BC31" w14:textId="04570987" w:rsidR="007D6F1F" w:rsidRPr="00F32DC3" w:rsidRDefault="00AF6FD5" w:rsidP="00F32DC3">
      <w:pPr>
        <w:spacing w:line="240" w:lineRule="auto"/>
        <w:ind w:left="-90" w:firstLine="306"/>
        <w:jc w:val="both"/>
        <w:rPr>
          <w:rFonts w:asciiTheme="majorBidi" w:hAnsiTheme="majorBidi" w:cstheme="majorBidi"/>
        </w:rPr>
      </w:pPr>
      <w:r w:rsidRPr="00892C8F">
        <w:rPr>
          <w:rFonts w:asciiTheme="majorBidi" w:hAnsiTheme="majorBidi" w:cstheme="majorBidi"/>
        </w:rPr>
        <w:t>Guru dapat membantu siswa mengembangkan kemandirian dan rasa tanggung Jawab, dengan memberikan kesempatan pada siswa untuk membuat Keputusan dan menyelsaikan tugas secara mandiri</w:t>
      </w:r>
      <w:r w:rsidR="00E749BA">
        <w:rPr>
          <w:rFonts w:ascii="Times New Roman" w:eastAsia="Times New Roman" w:hAnsi="Times New Roman" w:cs="Times New Roman"/>
          <w:color w:val="000000"/>
          <w:sz w:val="24"/>
          <w:szCs w:val="24"/>
        </w:rPr>
        <w:t>.</w:t>
      </w:r>
    </w:p>
    <w:p w14:paraId="7401CA12" w14:textId="77777777" w:rsidR="00E749BA" w:rsidRDefault="00E749BA" w:rsidP="00E749B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6745F715" w14:textId="77777777" w:rsidR="00AF6FD5" w:rsidRPr="00212554" w:rsidRDefault="00AF6FD5" w:rsidP="00AF6FD5">
      <w:pPr>
        <w:spacing w:after="0" w:line="240" w:lineRule="auto"/>
        <w:ind w:left="-90" w:hanging="283"/>
        <w:rPr>
          <w:rFonts w:asciiTheme="majorBidi" w:hAnsiTheme="majorBidi" w:cstheme="majorBidi"/>
          <w:b/>
          <w:bCs/>
        </w:rPr>
      </w:pPr>
    </w:p>
    <w:p w14:paraId="0224DCF0" w14:textId="3141CE98" w:rsidR="00AF6FD5" w:rsidRPr="00F32DC3" w:rsidRDefault="00AF6FD5" w:rsidP="00F32DC3">
      <w:pPr>
        <w:pStyle w:val="ListParagraph"/>
        <w:numPr>
          <w:ilvl w:val="0"/>
          <w:numId w:val="14"/>
        </w:numPr>
        <w:spacing w:line="240" w:lineRule="auto"/>
        <w:jc w:val="both"/>
        <w:rPr>
          <w:rFonts w:asciiTheme="majorBidi" w:hAnsiTheme="majorBidi" w:cstheme="majorBidi"/>
          <w:b/>
          <w:bCs/>
        </w:rPr>
      </w:pPr>
      <w:r w:rsidRPr="00F32DC3">
        <w:rPr>
          <w:rFonts w:asciiTheme="majorBidi" w:hAnsiTheme="majorBidi" w:cstheme="majorBidi"/>
          <w:b/>
          <w:bCs/>
        </w:rPr>
        <w:t>Strategi guru dalam meningkatkan motivasi belajar siswa di PAUD Abata Ceria</w:t>
      </w:r>
    </w:p>
    <w:p w14:paraId="4133A259" w14:textId="77777777" w:rsidR="00F32DC3" w:rsidRDefault="00AF6FD5" w:rsidP="00F32DC3">
      <w:pPr>
        <w:pStyle w:val="ListParagraph"/>
        <w:numPr>
          <w:ilvl w:val="0"/>
          <w:numId w:val="13"/>
        </w:numPr>
        <w:spacing w:line="240" w:lineRule="auto"/>
        <w:jc w:val="both"/>
        <w:rPr>
          <w:rFonts w:asciiTheme="majorBidi" w:hAnsiTheme="majorBidi" w:cstheme="majorBidi"/>
        </w:rPr>
      </w:pPr>
      <w:r w:rsidRPr="00F32DC3">
        <w:rPr>
          <w:rFonts w:asciiTheme="majorBidi" w:hAnsiTheme="majorBidi" w:cstheme="majorBidi"/>
        </w:rPr>
        <w:t xml:space="preserve">Guru sebagai demonstrator, seperti guru memberikan metode metode pembelajaran yang sesuai dan Memperhatikan konsentrasi siswa </w:t>
      </w:r>
    </w:p>
    <w:p w14:paraId="2B95EA14" w14:textId="77777777" w:rsidR="00F32DC3" w:rsidRDefault="00AF6FD5" w:rsidP="00F32DC3">
      <w:pPr>
        <w:pStyle w:val="ListParagraph"/>
        <w:numPr>
          <w:ilvl w:val="0"/>
          <w:numId w:val="13"/>
        </w:numPr>
        <w:spacing w:line="240" w:lineRule="auto"/>
        <w:jc w:val="both"/>
        <w:rPr>
          <w:rFonts w:asciiTheme="majorBidi" w:hAnsiTheme="majorBidi" w:cstheme="majorBidi"/>
        </w:rPr>
      </w:pPr>
      <w:r w:rsidRPr="00F32DC3">
        <w:rPr>
          <w:rFonts w:asciiTheme="majorBidi" w:hAnsiTheme="majorBidi" w:cstheme="majorBidi"/>
        </w:rPr>
        <w:t>Guru sebagai mediator, menyediakan media pembelajara</w:t>
      </w:r>
      <w:r w:rsidR="00F32DC3">
        <w:rPr>
          <w:rFonts w:asciiTheme="majorBidi" w:hAnsiTheme="majorBidi" w:cstheme="majorBidi"/>
        </w:rPr>
        <w:t>n</w:t>
      </w:r>
    </w:p>
    <w:p w14:paraId="509AD438" w14:textId="3B4D9D3C" w:rsidR="00AF6FD5" w:rsidRPr="00F32DC3" w:rsidRDefault="00AF6FD5" w:rsidP="00F32DC3">
      <w:pPr>
        <w:pStyle w:val="ListParagraph"/>
        <w:numPr>
          <w:ilvl w:val="0"/>
          <w:numId w:val="13"/>
        </w:numPr>
        <w:spacing w:line="240" w:lineRule="auto"/>
        <w:jc w:val="both"/>
        <w:rPr>
          <w:rFonts w:asciiTheme="majorBidi" w:hAnsiTheme="majorBidi" w:cstheme="majorBidi"/>
        </w:rPr>
      </w:pPr>
      <w:r w:rsidRPr="00F32DC3">
        <w:rPr>
          <w:rFonts w:asciiTheme="majorBidi" w:hAnsiTheme="majorBidi" w:cstheme="majorBidi"/>
        </w:rPr>
        <w:t>Guru sebagai evaluator, memberi hadiah, memberi nilai, pujian dan hukuman.</w:t>
      </w:r>
    </w:p>
    <w:p w14:paraId="5ECC48B3" w14:textId="2D95EB65" w:rsidR="00AF6FD5" w:rsidRPr="00212554" w:rsidRDefault="00AF6FD5" w:rsidP="00F32DC3">
      <w:pPr>
        <w:pStyle w:val="ListParagraph"/>
        <w:numPr>
          <w:ilvl w:val="0"/>
          <w:numId w:val="14"/>
        </w:numPr>
        <w:spacing w:line="240" w:lineRule="auto"/>
        <w:jc w:val="both"/>
        <w:rPr>
          <w:rFonts w:asciiTheme="majorBidi" w:hAnsiTheme="majorBidi" w:cstheme="majorBidi"/>
          <w:b/>
          <w:bCs/>
        </w:rPr>
      </w:pPr>
      <w:r w:rsidRPr="00212554">
        <w:rPr>
          <w:rFonts w:asciiTheme="majorBidi" w:hAnsiTheme="majorBidi" w:cstheme="majorBidi"/>
          <w:b/>
          <w:bCs/>
        </w:rPr>
        <w:t>Dampak peran guru dalam meningkatkan motivasi belajar siswa diPAUD Abata Ceria</w:t>
      </w:r>
    </w:p>
    <w:p w14:paraId="5C3EF7EF" w14:textId="77777777" w:rsidR="00F32DC3" w:rsidRDefault="00AF6FD5" w:rsidP="00F32DC3">
      <w:pPr>
        <w:pStyle w:val="ListParagraph"/>
        <w:numPr>
          <w:ilvl w:val="0"/>
          <w:numId w:val="15"/>
        </w:numPr>
        <w:spacing w:line="240" w:lineRule="auto"/>
        <w:jc w:val="both"/>
        <w:rPr>
          <w:rFonts w:asciiTheme="majorBidi" w:hAnsiTheme="majorBidi" w:cstheme="majorBidi"/>
        </w:rPr>
      </w:pPr>
      <w:r w:rsidRPr="00F32DC3">
        <w:rPr>
          <w:rFonts w:asciiTheme="majorBidi" w:hAnsiTheme="majorBidi" w:cstheme="majorBidi"/>
        </w:rPr>
        <w:t>Siswa lebih semangat dalam mengikuti proses pembelajaran, siswa lebih semangat dalam mengikuti proses pembelajaran, hal ini dilihat dari siswa yang lebih aktif dalam proses pembelajaran dan peneliti sering mendengar peserta didik semangat dan senang dalam mengikuti pembelajaran.</w:t>
      </w:r>
    </w:p>
    <w:p w14:paraId="0BD73048" w14:textId="77777777" w:rsidR="00F32DC3" w:rsidRDefault="00AF6FD5" w:rsidP="00F32DC3">
      <w:pPr>
        <w:pStyle w:val="ListParagraph"/>
        <w:numPr>
          <w:ilvl w:val="0"/>
          <w:numId w:val="15"/>
        </w:numPr>
        <w:spacing w:line="240" w:lineRule="auto"/>
        <w:jc w:val="both"/>
        <w:rPr>
          <w:rFonts w:asciiTheme="majorBidi" w:hAnsiTheme="majorBidi" w:cstheme="majorBidi"/>
        </w:rPr>
      </w:pPr>
      <w:r w:rsidRPr="00F32DC3">
        <w:rPr>
          <w:rFonts w:asciiTheme="majorBidi" w:hAnsiTheme="majorBidi" w:cstheme="majorBidi"/>
        </w:rPr>
        <w:t>Meningkatkan kepercayaan diri, guru memberikan dukungan dan motivasi kepada siswa yang merasa kesulitan dalam menyelsaikan tugas,sehingga siswa merasa lebih prcaya diri dan mampu mengatasi kesulitan.</w:t>
      </w:r>
    </w:p>
    <w:p w14:paraId="39C0712C" w14:textId="259CCFA8" w:rsidR="00AF6FD5" w:rsidRDefault="00AF6FD5" w:rsidP="00F32DC3">
      <w:pPr>
        <w:pStyle w:val="ListParagraph"/>
        <w:numPr>
          <w:ilvl w:val="0"/>
          <w:numId w:val="15"/>
        </w:numPr>
        <w:spacing w:line="240" w:lineRule="auto"/>
        <w:jc w:val="both"/>
        <w:rPr>
          <w:rFonts w:asciiTheme="majorBidi" w:hAnsiTheme="majorBidi" w:cstheme="majorBidi"/>
        </w:rPr>
      </w:pPr>
      <w:r w:rsidRPr="00F32DC3">
        <w:rPr>
          <w:rFonts w:asciiTheme="majorBidi" w:hAnsiTheme="majorBidi" w:cstheme="majorBidi"/>
        </w:rPr>
        <w:t>Siswa lebih mandiri, proses pembelajaran siswa dapat belajar dengan sendiri, disaat memasuki kelas sesuai dengan aturan dan anak mandiir disaat pembelajaran tidak diarahkan oleh guru maupun orang tuanya untuk mengambil atau menyiapkan bukunya dan merapikan alat tulisnya.</w:t>
      </w:r>
    </w:p>
    <w:p w14:paraId="6CB6ADF5" w14:textId="77777777" w:rsidR="00F32DC3" w:rsidRDefault="00F32DC3" w:rsidP="00F32DC3">
      <w:pPr>
        <w:spacing w:line="240" w:lineRule="auto"/>
        <w:jc w:val="both"/>
        <w:rPr>
          <w:rFonts w:asciiTheme="majorBidi" w:hAnsiTheme="majorBidi" w:cstheme="majorBidi"/>
        </w:rPr>
      </w:pPr>
    </w:p>
    <w:p w14:paraId="2E115AD7" w14:textId="77777777" w:rsidR="00F32DC3" w:rsidRDefault="00F32DC3" w:rsidP="00F32DC3">
      <w:pPr>
        <w:spacing w:line="240" w:lineRule="auto"/>
        <w:jc w:val="both"/>
        <w:rPr>
          <w:rFonts w:asciiTheme="majorBidi" w:hAnsiTheme="majorBidi" w:cstheme="majorBidi"/>
        </w:rPr>
      </w:pPr>
    </w:p>
    <w:p w14:paraId="478D619C" w14:textId="77777777" w:rsidR="00F32DC3" w:rsidRPr="00F32DC3" w:rsidRDefault="00F32DC3" w:rsidP="00F32DC3">
      <w:pPr>
        <w:spacing w:line="240" w:lineRule="auto"/>
        <w:jc w:val="both"/>
        <w:rPr>
          <w:rFonts w:asciiTheme="majorBidi" w:hAnsiTheme="majorBidi" w:cstheme="majorBidi"/>
        </w:rPr>
      </w:pPr>
    </w:p>
    <w:p w14:paraId="26C27B61" w14:textId="77777777" w:rsidR="00AF6FD5" w:rsidRPr="00212554" w:rsidRDefault="00AF6FD5" w:rsidP="00F32DC3">
      <w:pPr>
        <w:spacing w:line="240" w:lineRule="auto"/>
        <w:ind w:left="450" w:hanging="283"/>
        <w:jc w:val="both"/>
        <w:rPr>
          <w:rFonts w:asciiTheme="majorBidi" w:hAnsiTheme="majorBidi" w:cstheme="majorBidi"/>
          <w:b/>
          <w:bCs/>
        </w:rPr>
      </w:pPr>
      <w:r w:rsidRPr="00212554">
        <w:rPr>
          <w:rFonts w:asciiTheme="majorBidi" w:hAnsiTheme="majorBidi" w:cstheme="majorBidi"/>
          <w:b/>
          <w:bCs/>
        </w:rPr>
        <w:t>SARAN</w:t>
      </w:r>
    </w:p>
    <w:p w14:paraId="26407482" w14:textId="77777777" w:rsidR="00F32DC3" w:rsidRDefault="00AF6FD5" w:rsidP="00F32DC3">
      <w:pPr>
        <w:spacing w:line="240" w:lineRule="auto"/>
        <w:ind w:left="270" w:hanging="283"/>
        <w:jc w:val="both"/>
        <w:rPr>
          <w:rFonts w:asciiTheme="majorBidi" w:hAnsiTheme="majorBidi" w:cstheme="majorBidi"/>
          <w:lang w:val="en-US"/>
        </w:rPr>
      </w:pPr>
      <w:r w:rsidRPr="00212554">
        <w:rPr>
          <w:rFonts w:asciiTheme="majorBidi" w:hAnsiTheme="majorBidi" w:cstheme="majorBidi"/>
        </w:rPr>
        <w:tab/>
      </w:r>
      <w:r w:rsidRPr="00212554">
        <w:rPr>
          <w:rFonts w:asciiTheme="majorBidi" w:hAnsiTheme="majorBidi" w:cstheme="majorBidi"/>
        </w:rPr>
        <w:tab/>
        <w:t xml:space="preserve">     </w:t>
      </w:r>
      <w:r w:rsidRPr="00F32DC3">
        <w:rPr>
          <w:rFonts w:asciiTheme="majorBidi" w:hAnsiTheme="majorBidi" w:cstheme="majorBidi"/>
        </w:rPr>
        <w:t xml:space="preserve">     Berdasarkan hasil penelitian yang diperoleh peneliti pada saat observasi, wawancara dan dokumentasi di PAUD Abata Ceria Peneliti mencoba memberikan saran yang mungkin dapat dipertimbangkan dalam meningkatkan kualitas pendidikan sebagai berikut:</w:t>
      </w:r>
    </w:p>
    <w:p w14:paraId="15B3949C" w14:textId="77777777" w:rsidR="00F32DC3" w:rsidRDefault="00AF6FD5" w:rsidP="00F32DC3">
      <w:pPr>
        <w:pStyle w:val="ListParagraph"/>
        <w:numPr>
          <w:ilvl w:val="0"/>
          <w:numId w:val="16"/>
        </w:numPr>
        <w:spacing w:line="240" w:lineRule="auto"/>
        <w:jc w:val="both"/>
        <w:rPr>
          <w:rFonts w:asciiTheme="majorBidi" w:hAnsiTheme="majorBidi" w:cstheme="majorBidi"/>
          <w:lang w:val="en-US"/>
        </w:rPr>
      </w:pPr>
      <w:proofErr w:type="spellStart"/>
      <w:r w:rsidRPr="00F32DC3">
        <w:rPr>
          <w:rFonts w:asciiTheme="majorBidi" w:hAnsiTheme="majorBidi" w:cstheme="majorBidi"/>
          <w:lang w:val="en-US"/>
        </w:rPr>
        <w:t>Untu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ingkat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otivas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belajar</w:t>
      </w:r>
      <w:proofErr w:type="spellEnd"/>
      <w:r w:rsidRPr="00F32DC3">
        <w:rPr>
          <w:rFonts w:asciiTheme="majorBidi" w:hAnsiTheme="majorBidi" w:cstheme="majorBidi"/>
          <w:lang w:val="en-US"/>
        </w:rPr>
        <w:t xml:space="preserve"> di PAUD </w:t>
      </w:r>
      <w:proofErr w:type="spellStart"/>
      <w:r w:rsidRPr="00F32DC3">
        <w:rPr>
          <w:rFonts w:asciiTheme="majorBidi" w:hAnsiTheme="majorBidi" w:cstheme="majorBidi"/>
          <w:lang w:val="en-US"/>
        </w:rPr>
        <w:t>sebaikny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mpersiap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tode</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mbelajaran</w:t>
      </w:r>
      <w:proofErr w:type="spellEnd"/>
      <w:r w:rsidRPr="00F32DC3">
        <w:rPr>
          <w:rFonts w:asciiTheme="majorBidi" w:hAnsiTheme="majorBidi" w:cstheme="majorBidi"/>
          <w:lang w:val="en-US"/>
        </w:rPr>
        <w:t xml:space="preserve"> yang </w:t>
      </w:r>
      <w:proofErr w:type="spellStart"/>
      <w:r w:rsidRPr="00F32DC3">
        <w:rPr>
          <w:rFonts w:asciiTheme="majorBidi" w:hAnsiTheme="majorBidi" w:cstheme="majorBidi"/>
          <w:lang w:val="en-US"/>
        </w:rPr>
        <w:t>bervarias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untu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yampai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ateri</w:t>
      </w:r>
      <w:proofErr w:type="spellEnd"/>
      <w:r w:rsidRPr="00F32DC3">
        <w:rPr>
          <w:rFonts w:asciiTheme="majorBidi" w:hAnsiTheme="majorBidi" w:cstheme="majorBidi"/>
          <w:lang w:val="en-US"/>
        </w:rPr>
        <w:t xml:space="preserve">, guru </w:t>
      </w:r>
      <w:proofErr w:type="spellStart"/>
      <w:r w:rsidRPr="00F32DC3">
        <w:rPr>
          <w:rFonts w:asciiTheme="majorBidi" w:hAnsiTheme="majorBidi" w:cstheme="majorBidi"/>
          <w:lang w:val="en-US"/>
        </w:rPr>
        <w:t>menguasa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kelas</w:t>
      </w:r>
      <w:proofErr w:type="spellEnd"/>
      <w:r w:rsidRPr="00F32DC3">
        <w:rPr>
          <w:rFonts w:asciiTheme="majorBidi" w:hAnsiTheme="majorBidi" w:cstheme="majorBidi"/>
          <w:lang w:val="en-US"/>
        </w:rPr>
        <w:t xml:space="preserve"> guna </w:t>
      </w:r>
      <w:proofErr w:type="spellStart"/>
      <w:r w:rsidRPr="00F32DC3">
        <w:rPr>
          <w:rFonts w:asciiTheme="majorBidi" w:hAnsiTheme="majorBidi" w:cstheme="majorBidi"/>
          <w:lang w:val="en-US"/>
        </w:rPr>
        <w:t>untu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cipta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uasan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belajar</w:t>
      </w:r>
      <w:proofErr w:type="spellEnd"/>
      <w:r w:rsidRPr="00F32DC3">
        <w:rPr>
          <w:rFonts w:asciiTheme="majorBidi" w:hAnsiTheme="majorBidi" w:cstheme="majorBidi"/>
          <w:lang w:val="en-US"/>
        </w:rPr>
        <w:t xml:space="preserve"> yang </w:t>
      </w:r>
      <w:proofErr w:type="spellStart"/>
      <w:r w:rsidRPr="00F32DC3">
        <w:rPr>
          <w:rFonts w:asciiTheme="majorBidi" w:hAnsiTheme="majorBidi" w:cstheme="majorBidi"/>
          <w:lang w:val="en-US"/>
        </w:rPr>
        <w:t>menyenangkan</w:t>
      </w:r>
      <w:proofErr w:type="spellEnd"/>
      <w:r w:rsidRPr="00F32DC3">
        <w:rPr>
          <w:rFonts w:asciiTheme="majorBidi" w:hAnsiTheme="majorBidi" w:cstheme="majorBidi"/>
          <w:lang w:val="en-US"/>
        </w:rPr>
        <w:t xml:space="preserve"> dan </w:t>
      </w:r>
      <w:proofErr w:type="spellStart"/>
      <w:r w:rsidRPr="00F32DC3">
        <w:rPr>
          <w:rFonts w:asciiTheme="majorBidi" w:hAnsiTheme="majorBidi" w:cstheme="majorBidi"/>
          <w:lang w:val="en-US"/>
        </w:rPr>
        <w:t>tetap</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mberi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ujian</w:t>
      </w:r>
      <w:proofErr w:type="spellEnd"/>
      <w:r w:rsidRPr="00F32DC3">
        <w:rPr>
          <w:rFonts w:asciiTheme="majorBidi" w:hAnsiTheme="majorBidi" w:cstheme="majorBidi"/>
          <w:lang w:val="en-US"/>
        </w:rPr>
        <w:t xml:space="preserve"> dan </w:t>
      </w:r>
      <w:proofErr w:type="spellStart"/>
      <w:r w:rsidRPr="00F32DC3">
        <w:rPr>
          <w:rFonts w:asciiTheme="majorBidi" w:hAnsiTheme="majorBidi" w:cstheme="majorBidi"/>
          <w:lang w:val="en-US"/>
        </w:rPr>
        <w:t>penghargaan.</w:t>
      </w:r>
      <w:proofErr w:type="spellEnd"/>
    </w:p>
    <w:p w14:paraId="7E37104A" w14:textId="77777777" w:rsidR="00F32DC3" w:rsidRDefault="00AF6FD5" w:rsidP="00F32DC3">
      <w:pPr>
        <w:pStyle w:val="ListParagraph"/>
        <w:numPr>
          <w:ilvl w:val="0"/>
          <w:numId w:val="16"/>
        </w:numPr>
        <w:spacing w:line="240" w:lineRule="auto"/>
        <w:jc w:val="both"/>
        <w:rPr>
          <w:rFonts w:asciiTheme="majorBidi" w:hAnsiTheme="majorBidi" w:cstheme="majorBidi"/>
          <w:lang w:val="en-US"/>
        </w:rPr>
      </w:pPr>
      <w:proofErr w:type="spellStart"/>
      <w:r w:rsidRPr="00F32DC3">
        <w:rPr>
          <w:rFonts w:asciiTheme="majorBidi" w:hAnsiTheme="majorBidi" w:cstheme="majorBidi"/>
          <w:lang w:val="en-US"/>
        </w:rPr>
        <w:t>Diharap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bag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kepal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kolah</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untu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terus</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ingkatkan</w:t>
      </w:r>
      <w:proofErr w:type="spellEnd"/>
      <w:r w:rsidRPr="00F32DC3">
        <w:rPr>
          <w:rFonts w:asciiTheme="majorBidi" w:hAnsiTheme="majorBidi" w:cstheme="majorBidi"/>
          <w:lang w:val="en-US"/>
        </w:rPr>
        <w:t xml:space="preserve"> proses </w:t>
      </w:r>
      <w:proofErr w:type="spellStart"/>
      <w:r w:rsidRPr="00F32DC3">
        <w:rPr>
          <w:rFonts w:asciiTheme="majorBidi" w:hAnsiTheme="majorBidi" w:cstheme="majorBidi"/>
          <w:lang w:val="en-US"/>
        </w:rPr>
        <w:t>pembelajaran</w:t>
      </w:r>
      <w:proofErr w:type="spellEnd"/>
      <w:r w:rsidRPr="00F32DC3">
        <w:rPr>
          <w:rFonts w:asciiTheme="majorBidi" w:hAnsiTheme="majorBidi" w:cstheme="majorBidi"/>
          <w:lang w:val="en-US"/>
        </w:rPr>
        <w:t xml:space="preserve"> demi </w:t>
      </w:r>
      <w:proofErr w:type="spellStart"/>
      <w:r w:rsidRPr="00F32DC3">
        <w:rPr>
          <w:rFonts w:asciiTheme="majorBidi" w:hAnsiTheme="majorBidi" w:cstheme="majorBidi"/>
          <w:lang w:val="en-US"/>
        </w:rPr>
        <w:t>kemaju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kolah</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untu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ceta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generasi</w:t>
      </w:r>
      <w:proofErr w:type="spellEnd"/>
      <w:r w:rsidRPr="00F32DC3">
        <w:rPr>
          <w:rFonts w:asciiTheme="majorBidi" w:hAnsiTheme="majorBidi" w:cstheme="majorBidi"/>
          <w:lang w:val="en-US"/>
        </w:rPr>
        <w:t xml:space="preserve"> yang </w:t>
      </w:r>
      <w:proofErr w:type="spellStart"/>
      <w:r w:rsidRPr="00F32DC3">
        <w:rPr>
          <w:rFonts w:asciiTheme="majorBidi" w:hAnsiTheme="majorBidi" w:cstheme="majorBidi"/>
          <w:lang w:val="en-US"/>
        </w:rPr>
        <w:t>unggul</w:t>
      </w:r>
      <w:proofErr w:type="spellEnd"/>
      <w:r w:rsidRPr="00F32DC3">
        <w:rPr>
          <w:rFonts w:asciiTheme="majorBidi" w:hAnsiTheme="majorBidi" w:cstheme="majorBidi"/>
          <w:lang w:val="en-US"/>
        </w:rPr>
        <w:t>.</w:t>
      </w:r>
    </w:p>
    <w:p w14:paraId="61149FA3" w14:textId="11281718" w:rsidR="00AF6FD5" w:rsidRPr="00F32DC3" w:rsidRDefault="00AF6FD5" w:rsidP="00F32DC3">
      <w:pPr>
        <w:pStyle w:val="ListParagraph"/>
        <w:numPr>
          <w:ilvl w:val="0"/>
          <w:numId w:val="16"/>
        </w:numPr>
        <w:spacing w:line="240" w:lineRule="auto"/>
        <w:jc w:val="both"/>
        <w:rPr>
          <w:rFonts w:asciiTheme="majorBidi" w:hAnsiTheme="majorBidi" w:cstheme="majorBidi"/>
          <w:lang w:val="en-US"/>
        </w:rPr>
      </w:pPr>
      <w:r w:rsidRPr="00F32DC3">
        <w:rPr>
          <w:rFonts w:asciiTheme="majorBidi" w:hAnsiTheme="majorBidi" w:cstheme="majorBidi"/>
          <w:lang w:val="en-US"/>
        </w:rPr>
        <w:t xml:space="preserve"> Bagi </w:t>
      </w:r>
      <w:proofErr w:type="spellStart"/>
      <w:r w:rsidRPr="00F32DC3">
        <w:rPr>
          <w:rFonts w:asciiTheme="majorBidi" w:hAnsiTheme="majorBidi" w:cstheme="majorBidi"/>
          <w:lang w:val="en-US"/>
        </w:rPr>
        <w:t>penelit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lanjutnya</w:t>
      </w:r>
      <w:proofErr w:type="spellEnd"/>
      <w:r w:rsidR="00F32DC3">
        <w:rPr>
          <w:rFonts w:asciiTheme="majorBidi" w:hAnsiTheme="majorBidi" w:cstheme="majorBidi"/>
          <w:lang w:val="en-US"/>
        </w:rPr>
        <w:t xml:space="preserve">. </w:t>
      </w:r>
      <w:proofErr w:type="spellStart"/>
      <w:r w:rsidRPr="00F32DC3">
        <w:rPr>
          <w:rFonts w:asciiTheme="majorBidi" w:hAnsiTheme="majorBidi" w:cstheme="majorBidi"/>
          <w:lang w:val="en-US"/>
        </w:rPr>
        <w:t>Deng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hasil</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nelitian</w:t>
      </w:r>
      <w:proofErr w:type="spellEnd"/>
      <w:r w:rsidRPr="00F32DC3">
        <w:rPr>
          <w:rFonts w:asciiTheme="majorBidi" w:hAnsiTheme="majorBidi" w:cstheme="majorBidi"/>
          <w:lang w:val="en-US"/>
        </w:rPr>
        <w:t xml:space="preserve"> yang </w:t>
      </w:r>
      <w:proofErr w:type="spellStart"/>
      <w:r w:rsidRPr="00F32DC3">
        <w:rPr>
          <w:rFonts w:asciiTheme="majorBidi" w:hAnsiTheme="majorBidi" w:cstheme="majorBidi"/>
          <w:lang w:val="en-US"/>
        </w:rPr>
        <w:t>didapat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nelit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bahw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nelit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lanjutny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dapat</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jadik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hasil</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neliti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in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baga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refrensi</w:t>
      </w:r>
      <w:proofErr w:type="spellEnd"/>
      <w:r w:rsidRPr="00F32DC3">
        <w:rPr>
          <w:rFonts w:asciiTheme="majorBidi" w:hAnsiTheme="majorBidi" w:cstheme="majorBidi"/>
          <w:lang w:val="en-US"/>
        </w:rPr>
        <w:t xml:space="preserve"> yang </w:t>
      </w:r>
      <w:proofErr w:type="spellStart"/>
      <w:r w:rsidRPr="00F32DC3">
        <w:rPr>
          <w:rFonts w:asciiTheme="majorBidi" w:hAnsiTheme="majorBidi" w:cstheme="majorBidi"/>
          <w:lang w:val="en-US"/>
        </w:rPr>
        <w:t>memili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fokus</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kaji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erta</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dapat</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jad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relevans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dar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fesifik</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mbahas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tentang</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peran</w:t>
      </w:r>
      <w:proofErr w:type="spellEnd"/>
      <w:r w:rsidRPr="00F32DC3">
        <w:rPr>
          <w:rFonts w:asciiTheme="majorBidi" w:hAnsiTheme="majorBidi" w:cstheme="majorBidi"/>
          <w:lang w:val="en-US"/>
        </w:rPr>
        <w:t xml:space="preserve"> guru </w:t>
      </w:r>
      <w:proofErr w:type="spellStart"/>
      <w:r w:rsidRPr="00F32DC3">
        <w:rPr>
          <w:rFonts w:asciiTheme="majorBidi" w:hAnsiTheme="majorBidi" w:cstheme="majorBidi"/>
          <w:lang w:val="en-US"/>
        </w:rPr>
        <w:t>dalam</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eningkatan</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motivasi</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belajar</w:t>
      </w:r>
      <w:proofErr w:type="spellEnd"/>
      <w:r w:rsidRPr="00F32DC3">
        <w:rPr>
          <w:rFonts w:asciiTheme="majorBidi" w:hAnsiTheme="majorBidi" w:cstheme="majorBidi"/>
          <w:lang w:val="en-US"/>
        </w:rPr>
        <w:t xml:space="preserve"> </w:t>
      </w:r>
      <w:proofErr w:type="spellStart"/>
      <w:r w:rsidRPr="00F32DC3">
        <w:rPr>
          <w:rFonts w:asciiTheme="majorBidi" w:hAnsiTheme="majorBidi" w:cstheme="majorBidi"/>
          <w:lang w:val="en-US"/>
        </w:rPr>
        <w:t>siswa</w:t>
      </w:r>
      <w:proofErr w:type="spellEnd"/>
    </w:p>
    <w:p w14:paraId="2C4AD654" w14:textId="77777777"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p>
    <w:p w14:paraId="4E0D285C" w14:textId="77777777" w:rsidR="00E749BA" w:rsidRDefault="00E749BA" w:rsidP="00E749B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69D23513" w14:textId="403CCDBE"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terutama ditujukan kepada </w:t>
      </w:r>
      <w:r w:rsidR="00F32DC3">
        <w:rPr>
          <w:rFonts w:ascii="Times New Roman" w:eastAsia="Times New Roman" w:hAnsi="Times New Roman" w:cs="Times New Roman"/>
          <w:color w:val="000000"/>
          <w:sz w:val="24"/>
          <w:szCs w:val="24"/>
        </w:rPr>
        <w:t>PAUD Abata Ceria Karena telah memberikan peneliti kesempatan untuk melaksanakan penelitiannya di tempat tersebut. Dan untuk STKIP Hamzar yang selalu Mensupport dalam penelitian ini.</w:t>
      </w:r>
    </w:p>
    <w:p w14:paraId="404B0A12" w14:textId="77777777" w:rsidR="00E749BA" w:rsidRDefault="00E749BA" w:rsidP="00E749BA">
      <w:pPr>
        <w:shd w:val="clear" w:color="auto" w:fill="FFFFFF"/>
        <w:spacing w:after="0" w:line="240" w:lineRule="auto"/>
        <w:jc w:val="both"/>
        <w:rPr>
          <w:rFonts w:ascii="Times New Roman" w:eastAsia="Times New Roman" w:hAnsi="Times New Roman" w:cs="Times New Roman"/>
          <w:color w:val="000000"/>
          <w:sz w:val="24"/>
          <w:szCs w:val="24"/>
        </w:rPr>
      </w:pPr>
    </w:p>
    <w:p w14:paraId="19CE2B29" w14:textId="77777777" w:rsidR="00E749BA" w:rsidRDefault="00E749BA" w:rsidP="00E749BA">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 (12pt)</w:t>
      </w:r>
    </w:p>
    <w:p w14:paraId="65E93F8F" w14:textId="77777777" w:rsidR="005E7566" w:rsidRDefault="005E7566" w:rsidP="00E749BA">
      <w:pPr>
        <w:shd w:val="clear" w:color="auto" w:fill="FFFFFF"/>
        <w:spacing w:after="0" w:line="240" w:lineRule="auto"/>
        <w:rPr>
          <w:rFonts w:ascii="Times New Roman" w:eastAsia="Times New Roman" w:hAnsi="Times New Roman" w:cs="Times New Roman"/>
          <w:b/>
          <w:color w:val="000000"/>
          <w:sz w:val="24"/>
          <w:szCs w:val="24"/>
        </w:rPr>
      </w:pPr>
    </w:p>
    <w:p w14:paraId="3BF3C9EC" w14:textId="71ADDCA1" w:rsidR="009047A1" w:rsidRPr="009047A1" w:rsidRDefault="005E7566"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9047A1" w:rsidRPr="009047A1">
        <w:rPr>
          <w:rFonts w:ascii="Times New Roman" w:hAnsi="Times New Roman" w:cs="Times New Roman"/>
          <w:noProof/>
          <w:sz w:val="24"/>
        </w:rPr>
        <w:t xml:space="preserve">Adiputra, S., &amp; Mujiyati. (2017). Motivasi dan Prestasi Belajar Siswa di Indonesia: Kajian Meta Analisis. </w:t>
      </w:r>
      <w:r w:rsidR="009047A1" w:rsidRPr="009047A1">
        <w:rPr>
          <w:rFonts w:ascii="Times New Roman" w:hAnsi="Times New Roman" w:cs="Times New Roman"/>
          <w:i/>
          <w:iCs/>
          <w:noProof/>
          <w:sz w:val="24"/>
        </w:rPr>
        <w:t>Konselor</w:t>
      </w:r>
      <w:r w:rsidR="009047A1" w:rsidRPr="009047A1">
        <w:rPr>
          <w:rFonts w:ascii="Times New Roman" w:hAnsi="Times New Roman" w:cs="Times New Roman"/>
          <w:noProof/>
          <w:sz w:val="24"/>
        </w:rPr>
        <w:t xml:space="preserve">, </w:t>
      </w:r>
      <w:r w:rsidR="009047A1" w:rsidRPr="009047A1">
        <w:rPr>
          <w:rFonts w:ascii="Times New Roman" w:hAnsi="Times New Roman" w:cs="Times New Roman"/>
          <w:i/>
          <w:iCs/>
          <w:noProof/>
          <w:sz w:val="24"/>
        </w:rPr>
        <w:t>6</w:t>
      </w:r>
      <w:r w:rsidR="009047A1" w:rsidRPr="009047A1">
        <w:rPr>
          <w:rFonts w:ascii="Times New Roman" w:hAnsi="Times New Roman" w:cs="Times New Roman"/>
          <w:noProof/>
          <w:sz w:val="24"/>
        </w:rPr>
        <w:t>(4).</w:t>
      </w:r>
    </w:p>
    <w:p w14:paraId="12963130"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Arikunto, S. (2015). </w:t>
      </w:r>
      <w:r w:rsidRPr="009047A1">
        <w:rPr>
          <w:rFonts w:ascii="Times New Roman" w:hAnsi="Times New Roman" w:cs="Times New Roman"/>
          <w:i/>
          <w:iCs/>
          <w:noProof/>
          <w:sz w:val="24"/>
        </w:rPr>
        <w:t>Penelitian Tindakan Kelas</w:t>
      </w:r>
      <w:r w:rsidRPr="009047A1">
        <w:rPr>
          <w:rFonts w:ascii="Times New Roman" w:hAnsi="Times New Roman" w:cs="Times New Roman"/>
          <w:noProof/>
          <w:sz w:val="24"/>
        </w:rPr>
        <w:t>. Bumi Aksara.</w:t>
      </w:r>
    </w:p>
    <w:p w14:paraId="26E9B8BC"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Depdiknas. (2003). </w:t>
      </w:r>
      <w:r w:rsidRPr="009047A1">
        <w:rPr>
          <w:rFonts w:ascii="Times New Roman" w:hAnsi="Times New Roman" w:cs="Times New Roman"/>
          <w:i/>
          <w:iCs/>
          <w:noProof/>
          <w:sz w:val="24"/>
        </w:rPr>
        <w:t>Undang-undang (UU) Nomor 20 Tahun 2003 tentang Sistem Pendidikan Nasional</w:t>
      </w:r>
      <w:r w:rsidRPr="009047A1">
        <w:rPr>
          <w:rFonts w:ascii="Times New Roman" w:hAnsi="Times New Roman" w:cs="Times New Roman"/>
          <w:noProof/>
          <w:sz w:val="24"/>
        </w:rPr>
        <w:t>. Pemerintah Pusat.</w:t>
      </w:r>
    </w:p>
    <w:p w14:paraId="6F60C3E9"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Fahrudin, F., &amp; Ulfah, M. (2023). PERANAN GURU DALAM MENINGKATKAN MOTIVASI BELAJAR SISWA. </w:t>
      </w:r>
      <w:r w:rsidRPr="009047A1">
        <w:rPr>
          <w:rFonts w:ascii="Times New Roman" w:hAnsi="Times New Roman" w:cs="Times New Roman"/>
          <w:i/>
          <w:iCs/>
          <w:noProof/>
          <w:sz w:val="24"/>
        </w:rPr>
        <w:t>Jurnal Multidisiplin Indonesia</w:t>
      </w:r>
      <w:r w:rsidRPr="009047A1">
        <w:rPr>
          <w:rFonts w:ascii="Times New Roman" w:hAnsi="Times New Roman" w:cs="Times New Roman"/>
          <w:noProof/>
          <w:sz w:val="24"/>
        </w:rPr>
        <w:t xml:space="preserve">, </w:t>
      </w:r>
      <w:r w:rsidRPr="009047A1">
        <w:rPr>
          <w:rFonts w:ascii="Times New Roman" w:hAnsi="Times New Roman" w:cs="Times New Roman"/>
          <w:i/>
          <w:iCs/>
          <w:noProof/>
          <w:sz w:val="24"/>
        </w:rPr>
        <w:t>2</w:t>
      </w:r>
      <w:r w:rsidRPr="009047A1">
        <w:rPr>
          <w:rFonts w:ascii="Times New Roman" w:hAnsi="Times New Roman" w:cs="Times New Roman"/>
          <w:noProof/>
          <w:sz w:val="24"/>
        </w:rPr>
        <w:t xml:space="preserve">, 1304–1309. </w:t>
      </w:r>
      <w:r w:rsidRPr="009047A1">
        <w:rPr>
          <w:rFonts w:ascii="Times New Roman" w:hAnsi="Times New Roman" w:cs="Times New Roman"/>
          <w:noProof/>
          <w:sz w:val="24"/>
        </w:rPr>
        <w:lastRenderedPageBreak/>
        <w:t>https://jmi.rivierapublishing.id/index.php/rp</w:t>
      </w:r>
    </w:p>
    <w:p w14:paraId="6E48A3A6"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Kurniawan, A. (2018). </w:t>
      </w:r>
      <w:r w:rsidRPr="009047A1">
        <w:rPr>
          <w:rFonts w:ascii="Times New Roman" w:hAnsi="Times New Roman" w:cs="Times New Roman"/>
          <w:i/>
          <w:iCs/>
          <w:noProof/>
          <w:sz w:val="24"/>
        </w:rPr>
        <w:t>Metodologi Penelitian Pendidikan</w:t>
      </w:r>
      <w:r w:rsidRPr="009047A1">
        <w:rPr>
          <w:rFonts w:ascii="Times New Roman" w:hAnsi="Times New Roman" w:cs="Times New Roman"/>
          <w:noProof/>
          <w:sz w:val="24"/>
        </w:rPr>
        <w:t>. PT Remaja Roksadaya.</w:t>
      </w:r>
    </w:p>
    <w:p w14:paraId="73BB079F"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Latif, M., Zubaidah, R., Zukhairina, &amp; Afandi, M. (2013). </w:t>
      </w:r>
      <w:r w:rsidRPr="009047A1">
        <w:rPr>
          <w:rFonts w:ascii="Times New Roman" w:hAnsi="Times New Roman" w:cs="Times New Roman"/>
          <w:i/>
          <w:iCs/>
          <w:noProof/>
          <w:sz w:val="24"/>
        </w:rPr>
        <w:t>Orientasi Baru Pendidikan Anak Usia Dini</w:t>
      </w:r>
      <w:r w:rsidRPr="009047A1">
        <w:rPr>
          <w:rFonts w:ascii="Times New Roman" w:hAnsi="Times New Roman" w:cs="Times New Roman"/>
          <w:noProof/>
          <w:sz w:val="24"/>
        </w:rPr>
        <w:t>. Prenada Media Group.</w:t>
      </w:r>
    </w:p>
    <w:p w14:paraId="69204363"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Maimunawati, S. (2020). </w:t>
      </w:r>
      <w:r w:rsidRPr="009047A1">
        <w:rPr>
          <w:rFonts w:ascii="Times New Roman" w:hAnsi="Times New Roman" w:cs="Times New Roman"/>
          <w:i/>
          <w:iCs/>
          <w:noProof/>
          <w:sz w:val="24"/>
        </w:rPr>
        <w:t>Peran Guru,Orang Tua, Metode Dan Media Pembelajaran</w:t>
      </w:r>
      <w:r w:rsidRPr="009047A1">
        <w:rPr>
          <w:rFonts w:ascii="Times New Roman" w:hAnsi="Times New Roman" w:cs="Times New Roman"/>
          <w:noProof/>
          <w:sz w:val="24"/>
        </w:rPr>
        <w:t>. Media Karya Serang.</w:t>
      </w:r>
    </w:p>
    <w:p w14:paraId="15C62B12"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Moleong, L. (2022). </w:t>
      </w:r>
      <w:r w:rsidRPr="009047A1">
        <w:rPr>
          <w:rFonts w:ascii="Times New Roman" w:hAnsi="Times New Roman" w:cs="Times New Roman"/>
          <w:i/>
          <w:iCs/>
          <w:noProof/>
          <w:sz w:val="24"/>
        </w:rPr>
        <w:t>Metode Penelitian Kualitatif</w:t>
      </w:r>
      <w:r w:rsidRPr="009047A1">
        <w:rPr>
          <w:rFonts w:ascii="Times New Roman" w:hAnsi="Times New Roman" w:cs="Times New Roman"/>
          <w:noProof/>
          <w:sz w:val="24"/>
        </w:rPr>
        <w:t>. PT Remaja Roksadaya.</w:t>
      </w:r>
    </w:p>
    <w:p w14:paraId="6E6F1FE9"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Nisa, K., &amp; Sujarwo, S. (2020). Efektivitas Komunikasi Guru Terhadap Motivasi Belajar Anak Usia Dini. </w:t>
      </w:r>
      <w:r w:rsidRPr="009047A1">
        <w:rPr>
          <w:rFonts w:ascii="Times New Roman" w:hAnsi="Times New Roman" w:cs="Times New Roman"/>
          <w:i/>
          <w:iCs/>
          <w:noProof/>
          <w:sz w:val="24"/>
        </w:rPr>
        <w:t>Jurnal Obsesi : Jurnal Pendidikan Anak Usia Dini</w:t>
      </w:r>
      <w:r w:rsidRPr="009047A1">
        <w:rPr>
          <w:rFonts w:ascii="Times New Roman" w:hAnsi="Times New Roman" w:cs="Times New Roman"/>
          <w:noProof/>
          <w:sz w:val="24"/>
        </w:rPr>
        <w:t xml:space="preserve">, </w:t>
      </w:r>
      <w:r w:rsidRPr="009047A1">
        <w:rPr>
          <w:rFonts w:ascii="Times New Roman" w:hAnsi="Times New Roman" w:cs="Times New Roman"/>
          <w:i/>
          <w:iCs/>
          <w:noProof/>
          <w:sz w:val="24"/>
        </w:rPr>
        <w:t>5</w:t>
      </w:r>
      <w:r w:rsidRPr="009047A1">
        <w:rPr>
          <w:rFonts w:ascii="Times New Roman" w:hAnsi="Times New Roman" w:cs="Times New Roman"/>
          <w:noProof/>
          <w:sz w:val="24"/>
        </w:rPr>
        <w:t>(1).</w:t>
      </w:r>
    </w:p>
    <w:p w14:paraId="38282DB3"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Sukmadinata, N. S. (2010). </w:t>
      </w:r>
      <w:r w:rsidRPr="009047A1">
        <w:rPr>
          <w:rFonts w:ascii="Times New Roman" w:hAnsi="Times New Roman" w:cs="Times New Roman"/>
          <w:i/>
          <w:iCs/>
          <w:noProof/>
          <w:sz w:val="24"/>
        </w:rPr>
        <w:t>Metode Penelitian Pendidikan</w:t>
      </w:r>
      <w:r w:rsidRPr="009047A1">
        <w:rPr>
          <w:rFonts w:ascii="Times New Roman" w:hAnsi="Times New Roman" w:cs="Times New Roman"/>
          <w:noProof/>
          <w:sz w:val="24"/>
        </w:rPr>
        <w:t>. Remaja Roksadaya.</w:t>
      </w:r>
    </w:p>
    <w:p w14:paraId="786DEFD6"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Sutikno P.H. Sobry. (2020). </w:t>
      </w:r>
      <w:r w:rsidRPr="009047A1">
        <w:rPr>
          <w:rFonts w:ascii="Times New Roman" w:hAnsi="Times New Roman" w:cs="Times New Roman"/>
          <w:i/>
          <w:iCs/>
          <w:noProof/>
          <w:sz w:val="24"/>
        </w:rPr>
        <w:t xml:space="preserve">Penelitian Kualitatif. Mengenai Seputar Apa Dan Bagaimana Cara Praktis Menulis Dan Melakukan Penelitian Kualitatif Secara Benar Dari A Sampai Z. </w:t>
      </w:r>
      <w:r w:rsidRPr="009047A1">
        <w:rPr>
          <w:rFonts w:ascii="Times New Roman" w:hAnsi="Times New Roman" w:cs="Times New Roman"/>
          <w:noProof/>
          <w:sz w:val="24"/>
        </w:rPr>
        <w:t>. Holistica.</w:t>
      </w:r>
    </w:p>
    <w:p w14:paraId="2C96CD58"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Suyatno, S. (2005). </w:t>
      </w:r>
      <w:r w:rsidRPr="009047A1">
        <w:rPr>
          <w:rFonts w:ascii="Times New Roman" w:hAnsi="Times New Roman" w:cs="Times New Roman"/>
          <w:i/>
          <w:iCs/>
          <w:noProof/>
          <w:sz w:val="24"/>
        </w:rPr>
        <w:t>Konsep Dasar Pendidikan Anak Usia Dini.</w:t>
      </w:r>
      <w:r w:rsidRPr="009047A1">
        <w:rPr>
          <w:rFonts w:ascii="Times New Roman" w:hAnsi="Times New Roman" w:cs="Times New Roman"/>
          <w:noProof/>
          <w:sz w:val="24"/>
        </w:rPr>
        <w:t xml:space="preserve"> Departemen Pendidikan Dan Kebudayaan Direktorat Jendral Pendidikan Tinggi.</w:t>
      </w:r>
    </w:p>
    <w:p w14:paraId="30507253"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Usman, M. U. (2001). </w:t>
      </w:r>
      <w:r w:rsidRPr="009047A1">
        <w:rPr>
          <w:rFonts w:ascii="Times New Roman" w:hAnsi="Times New Roman" w:cs="Times New Roman"/>
          <w:i/>
          <w:iCs/>
          <w:noProof/>
          <w:sz w:val="24"/>
        </w:rPr>
        <w:t>Menjadi Guru Profesional</w:t>
      </w:r>
      <w:r w:rsidRPr="009047A1">
        <w:rPr>
          <w:rFonts w:ascii="Times New Roman" w:hAnsi="Times New Roman" w:cs="Times New Roman"/>
          <w:noProof/>
          <w:sz w:val="24"/>
        </w:rPr>
        <w:t>. PT Remaja Roksadaya.</w:t>
      </w:r>
    </w:p>
    <w:p w14:paraId="193EAD53"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Wardani, I. K., Hafidah, R. ., &amp; Dewi, N. K. (2021). Hubungan antara Peran Guru dengan Rasa Percaya Diri Anak Usia Dini. </w:t>
      </w:r>
      <w:r w:rsidRPr="009047A1">
        <w:rPr>
          <w:rFonts w:ascii="Times New Roman" w:hAnsi="Times New Roman" w:cs="Times New Roman"/>
          <w:i/>
          <w:iCs/>
          <w:noProof/>
          <w:sz w:val="24"/>
        </w:rPr>
        <w:t>Kumara Cendekia</w:t>
      </w:r>
      <w:r w:rsidRPr="009047A1">
        <w:rPr>
          <w:rFonts w:ascii="Times New Roman" w:hAnsi="Times New Roman" w:cs="Times New Roman"/>
          <w:noProof/>
          <w:sz w:val="24"/>
        </w:rPr>
        <w:t xml:space="preserve">, </w:t>
      </w:r>
      <w:r w:rsidRPr="009047A1">
        <w:rPr>
          <w:rFonts w:ascii="Times New Roman" w:hAnsi="Times New Roman" w:cs="Times New Roman"/>
          <w:i/>
          <w:iCs/>
          <w:noProof/>
          <w:sz w:val="24"/>
        </w:rPr>
        <w:t>9</w:t>
      </w:r>
      <w:r w:rsidRPr="009047A1">
        <w:rPr>
          <w:rFonts w:ascii="Times New Roman" w:hAnsi="Times New Roman" w:cs="Times New Roman"/>
          <w:noProof/>
          <w:sz w:val="24"/>
        </w:rPr>
        <w:t>(4), 225. https://doi.org/10.20961/kc.v9i4.54845</w:t>
      </w:r>
    </w:p>
    <w:p w14:paraId="148C1475"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Wirdayanti. (2007). . Pengaruh Kompetensi Guru Dalam Proses Belajar Mengajar Di Kelas Dan Fasilitas Guru Terhadap Motivasi Belajar Siswa. </w:t>
      </w:r>
      <w:r w:rsidRPr="009047A1">
        <w:rPr>
          <w:rFonts w:ascii="Times New Roman" w:hAnsi="Times New Roman" w:cs="Times New Roman"/>
          <w:i/>
          <w:iCs/>
          <w:noProof/>
          <w:sz w:val="24"/>
        </w:rPr>
        <w:t>Jurnal Pendidikan Ekonomi</w:t>
      </w:r>
      <w:r w:rsidRPr="009047A1">
        <w:rPr>
          <w:rFonts w:ascii="Times New Roman" w:hAnsi="Times New Roman" w:cs="Times New Roman"/>
          <w:noProof/>
          <w:sz w:val="24"/>
        </w:rPr>
        <w:t xml:space="preserve">, </w:t>
      </w:r>
      <w:r w:rsidRPr="009047A1">
        <w:rPr>
          <w:rFonts w:ascii="Times New Roman" w:hAnsi="Times New Roman" w:cs="Times New Roman"/>
          <w:i/>
          <w:iCs/>
          <w:noProof/>
          <w:sz w:val="24"/>
        </w:rPr>
        <w:t>3</w:t>
      </w:r>
      <w:r w:rsidRPr="009047A1">
        <w:rPr>
          <w:rFonts w:ascii="Times New Roman" w:hAnsi="Times New Roman" w:cs="Times New Roman"/>
          <w:noProof/>
          <w:sz w:val="24"/>
        </w:rPr>
        <w:t>(1).</w:t>
      </w:r>
    </w:p>
    <w:p w14:paraId="5CF99508" w14:textId="77777777" w:rsidR="009047A1" w:rsidRPr="009047A1" w:rsidRDefault="009047A1" w:rsidP="00F32D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47A1">
        <w:rPr>
          <w:rFonts w:ascii="Times New Roman" w:hAnsi="Times New Roman" w:cs="Times New Roman"/>
          <w:noProof/>
          <w:sz w:val="24"/>
        </w:rPr>
        <w:t xml:space="preserve">Witono, H. (2007). </w:t>
      </w:r>
      <w:r w:rsidRPr="009047A1">
        <w:rPr>
          <w:rFonts w:ascii="Times New Roman" w:hAnsi="Times New Roman" w:cs="Times New Roman"/>
          <w:i/>
          <w:iCs/>
          <w:noProof/>
          <w:sz w:val="24"/>
        </w:rPr>
        <w:t>Harapan Orang Tua, Harapan Guru, Harga Diri, Self-efficacy dan Motivasi Belajar dengan Prestasi Akademik:</w:t>
      </w:r>
      <w:r w:rsidRPr="009047A1">
        <w:rPr>
          <w:rFonts w:ascii="Times New Roman" w:hAnsi="Times New Roman" w:cs="Times New Roman"/>
          <w:noProof/>
          <w:sz w:val="24"/>
        </w:rPr>
        <w:t xml:space="preserve"> PPS UM.</w:t>
      </w:r>
    </w:p>
    <w:p w14:paraId="47EAC0BE" w14:textId="78F14864" w:rsidR="005E7566" w:rsidRDefault="005E7566" w:rsidP="00F32DC3">
      <w:pPr>
        <w:shd w:val="clear" w:color="auto" w:fill="FFFFFF"/>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14:paraId="7A5F8A11" w14:textId="77777777" w:rsidR="005E7566" w:rsidRDefault="005E7566" w:rsidP="00F32DC3">
      <w:pPr>
        <w:shd w:val="clear" w:color="auto" w:fill="FFFFFF"/>
        <w:spacing w:after="0" w:line="240" w:lineRule="auto"/>
        <w:jc w:val="both"/>
        <w:rPr>
          <w:rFonts w:ascii="Times New Roman" w:eastAsia="Times New Roman" w:hAnsi="Times New Roman" w:cs="Times New Roman"/>
          <w:color w:val="000000"/>
          <w:sz w:val="24"/>
          <w:szCs w:val="24"/>
        </w:rPr>
      </w:pPr>
    </w:p>
    <w:sectPr w:rsidR="005E7566" w:rsidSect="008F074D">
      <w:type w:val="continuous"/>
      <w:pgSz w:w="11906" w:h="16838"/>
      <w:pgMar w:top="1134" w:right="1134" w:bottom="1134" w:left="1134" w:header="709" w:footer="709" w:gutter="0"/>
      <w:pgNumType w:start="1"/>
      <w:cols w:num="2" w:space="464"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9378A" w14:textId="77777777" w:rsidR="00922821" w:rsidRDefault="00922821">
      <w:pPr>
        <w:spacing w:after="0" w:line="240" w:lineRule="auto"/>
      </w:pPr>
      <w:r>
        <w:separator/>
      </w:r>
    </w:p>
  </w:endnote>
  <w:endnote w:type="continuationSeparator" w:id="0">
    <w:p w14:paraId="72DB0F74" w14:textId="77777777" w:rsidR="00922821" w:rsidRDefault="00922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577E7" w14:textId="77777777" w:rsidR="00EA7B0B" w:rsidRDefault="00EA7B0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24062" w14:textId="77777777" w:rsidR="00EA7B0B"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B0753" w14:textId="77777777" w:rsidR="00EA7B0B"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60ED87" w14:textId="77777777" w:rsidR="00922821" w:rsidRDefault="00922821">
      <w:pPr>
        <w:spacing w:after="0" w:line="240" w:lineRule="auto"/>
      </w:pPr>
      <w:r>
        <w:separator/>
      </w:r>
    </w:p>
  </w:footnote>
  <w:footnote w:type="continuationSeparator" w:id="0">
    <w:p w14:paraId="61603033" w14:textId="77777777" w:rsidR="00922821" w:rsidRDefault="00922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41F90" w14:textId="77777777" w:rsidR="00EA7B0B" w:rsidRDefault="00EA7B0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C2057" w14:textId="77777777" w:rsidR="00EA7B0B" w:rsidRDefault="00EA7B0B">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3264EC" w14:paraId="3508473A" w14:textId="77777777">
      <w:trPr>
        <w:trHeight w:val="694"/>
      </w:trPr>
      <w:tc>
        <w:tcPr>
          <w:tcW w:w="5211" w:type="dxa"/>
        </w:tcPr>
        <w:p w14:paraId="4E516878" w14:textId="77777777" w:rsidR="00EA7B0B"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2421ACA5" w14:textId="77777777" w:rsidR="00EA7B0B"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3AE902BE" w14:textId="77777777" w:rsidR="00EA7B0B" w:rsidRDefault="00EA7B0B">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181B13D5" w14:textId="77777777" w:rsidR="00EA7B0B"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61D49FEE" w14:textId="77777777" w:rsidR="00EA7B0B"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9A146C7" w14:textId="77777777" w:rsidR="00EA7B0B" w:rsidRDefault="00EA7B0B">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0F33CD" w14:textId="77777777" w:rsidR="00EA7B0B" w:rsidRDefault="00EA7B0B">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3264EC" w14:paraId="0F6011FA" w14:textId="77777777">
      <w:trPr>
        <w:trHeight w:val="694"/>
      </w:trPr>
      <w:tc>
        <w:tcPr>
          <w:tcW w:w="5211" w:type="dxa"/>
        </w:tcPr>
        <w:p w14:paraId="4C432680" w14:textId="77777777" w:rsidR="00EA7B0B"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4728CD0C" w14:textId="77777777" w:rsidR="00EA7B0B"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034F2951" w14:textId="77777777" w:rsidR="00EA7B0B" w:rsidRDefault="00EA7B0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0EF0C7BE" w14:textId="77777777" w:rsidR="00EA7B0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462B8A29" w14:textId="77777777" w:rsidR="00EA7B0B"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739E5771" w14:textId="77777777" w:rsidR="00EA7B0B" w:rsidRDefault="00EA7B0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85EE6"/>
    <w:multiLevelType w:val="hybridMultilevel"/>
    <w:tmpl w:val="CD4A20E6"/>
    <w:lvl w:ilvl="0" w:tplc="FFFFFFFF">
      <w:start w:val="1"/>
      <w:numFmt w:val="lowerLetter"/>
      <w:lvlText w:val="%1)"/>
      <w:lvlJc w:val="left"/>
      <w:pPr>
        <w:ind w:left="855" w:hanging="360"/>
      </w:pPr>
    </w:lvl>
    <w:lvl w:ilvl="1" w:tplc="FFFFFFFF" w:tentative="1">
      <w:start w:val="1"/>
      <w:numFmt w:val="lowerLetter"/>
      <w:lvlText w:val="%2."/>
      <w:lvlJc w:val="left"/>
      <w:pPr>
        <w:ind w:left="1575" w:hanging="360"/>
      </w:pPr>
    </w:lvl>
    <w:lvl w:ilvl="2" w:tplc="FFFFFFFF" w:tentative="1">
      <w:start w:val="1"/>
      <w:numFmt w:val="lowerRoman"/>
      <w:lvlText w:val="%3."/>
      <w:lvlJc w:val="right"/>
      <w:pPr>
        <w:ind w:left="2295" w:hanging="180"/>
      </w:pPr>
    </w:lvl>
    <w:lvl w:ilvl="3" w:tplc="FFFFFFFF" w:tentative="1">
      <w:start w:val="1"/>
      <w:numFmt w:val="decimal"/>
      <w:lvlText w:val="%4."/>
      <w:lvlJc w:val="left"/>
      <w:pPr>
        <w:ind w:left="3015" w:hanging="360"/>
      </w:pPr>
    </w:lvl>
    <w:lvl w:ilvl="4" w:tplc="FFFFFFFF" w:tentative="1">
      <w:start w:val="1"/>
      <w:numFmt w:val="lowerLetter"/>
      <w:lvlText w:val="%5."/>
      <w:lvlJc w:val="left"/>
      <w:pPr>
        <w:ind w:left="3735" w:hanging="360"/>
      </w:pPr>
    </w:lvl>
    <w:lvl w:ilvl="5" w:tplc="FFFFFFFF" w:tentative="1">
      <w:start w:val="1"/>
      <w:numFmt w:val="lowerRoman"/>
      <w:lvlText w:val="%6."/>
      <w:lvlJc w:val="right"/>
      <w:pPr>
        <w:ind w:left="4455" w:hanging="180"/>
      </w:pPr>
    </w:lvl>
    <w:lvl w:ilvl="6" w:tplc="FFFFFFFF" w:tentative="1">
      <w:start w:val="1"/>
      <w:numFmt w:val="decimal"/>
      <w:lvlText w:val="%7."/>
      <w:lvlJc w:val="left"/>
      <w:pPr>
        <w:ind w:left="5175" w:hanging="360"/>
      </w:pPr>
    </w:lvl>
    <w:lvl w:ilvl="7" w:tplc="FFFFFFFF" w:tentative="1">
      <w:start w:val="1"/>
      <w:numFmt w:val="lowerLetter"/>
      <w:lvlText w:val="%8."/>
      <w:lvlJc w:val="left"/>
      <w:pPr>
        <w:ind w:left="5895" w:hanging="360"/>
      </w:pPr>
    </w:lvl>
    <w:lvl w:ilvl="8" w:tplc="FFFFFFFF" w:tentative="1">
      <w:start w:val="1"/>
      <w:numFmt w:val="lowerRoman"/>
      <w:lvlText w:val="%9."/>
      <w:lvlJc w:val="right"/>
      <w:pPr>
        <w:ind w:left="6615" w:hanging="180"/>
      </w:pPr>
    </w:lvl>
  </w:abstractNum>
  <w:abstractNum w:abstractNumId="1" w15:restartNumberingAfterBreak="0">
    <w:nsid w:val="094E15F4"/>
    <w:multiLevelType w:val="hybridMultilevel"/>
    <w:tmpl w:val="53E29E20"/>
    <w:lvl w:ilvl="0" w:tplc="8BE453A4">
      <w:start w:val="1"/>
      <w:numFmt w:val="lowerLetter"/>
      <w:lvlText w:val="%1."/>
      <w:lvlJc w:val="left"/>
      <w:pPr>
        <w:ind w:left="1353" w:hanging="360"/>
      </w:pPr>
      <w:rPr>
        <w:rFonts w:asciiTheme="minorHAnsi" w:hAnsiTheme="minorHAnsi" w:cstheme="minorBidi"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DCB5168"/>
    <w:multiLevelType w:val="hybridMultilevel"/>
    <w:tmpl w:val="3FDC54B6"/>
    <w:lvl w:ilvl="0" w:tplc="38090017">
      <w:start w:val="1"/>
      <w:numFmt w:val="lowerLetter"/>
      <w:lvlText w:val="%1)"/>
      <w:lvlJc w:val="left"/>
      <w:pPr>
        <w:ind w:left="855" w:hanging="360"/>
      </w:pPr>
    </w:lvl>
    <w:lvl w:ilvl="1" w:tplc="38090019" w:tentative="1">
      <w:start w:val="1"/>
      <w:numFmt w:val="lowerLetter"/>
      <w:lvlText w:val="%2."/>
      <w:lvlJc w:val="left"/>
      <w:pPr>
        <w:ind w:left="1575" w:hanging="360"/>
      </w:pPr>
    </w:lvl>
    <w:lvl w:ilvl="2" w:tplc="3809001B" w:tentative="1">
      <w:start w:val="1"/>
      <w:numFmt w:val="lowerRoman"/>
      <w:lvlText w:val="%3."/>
      <w:lvlJc w:val="right"/>
      <w:pPr>
        <w:ind w:left="2295" w:hanging="180"/>
      </w:pPr>
    </w:lvl>
    <w:lvl w:ilvl="3" w:tplc="3809000F" w:tentative="1">
      <w:start w:val="1"/>
      <w:numFmt w:val="decimal"/>
      <w:lvlText w:val="%4."/>
      <w:lvlJc w:val="left"/>
      <w:pPr>
        <w:ind w:left="3015" w:hanging="360"/>
      </w:pPr>
    </w:lvl>
    <w:lvl w:ilvl="4" w:tplc="38090019" w:tentative="1">
      <w:start w:val="1"/>
      <w:numFmt w:val="lowerLetter"/>
      <w:lvlText w:val="%5."/>
      <w:lvlJc w:val="left"/>
      <w:pPr>
        <w:ind w:left="3735" w:hanging="360"/>
      </w:pPr>
    </w:lvl>
    <w:lvl w:ilvl="5" w:tplc="3809001B" w:tentative="1">
      <w:start w:val="1"/>
      <w:numFmt w:val="lowerRoman"/>
      <w:lvlText w:val="%6."/>
      <w:lvlJc w:val="right"/>
      <w:pPr>
        <w:ind w:left="4455" w:hanging="180"/>
      </w:pPr>
    </w:lvl>
    <w:lvl w:ilvl="6" w:tplc="3809000F" w:tentative="1">
      <w:start w:val="1"/>
      <w:numFmt w:val="decimal"/>
      <w:lvlText w:val="%7."/>
      <w:lvlJc w:val="left"/>
      <w:pPr>
        <w:ind w:left="5175" w:hanging="360"/>
      </w:pPr>
    </w:lvl>
    <w:lvl w:ilvl="7" w:tplc="38090019" w:tentative="1">
      <w:start w:val="1"/>
      <w:numFmt w:val="lowerLetter"/>
      <w:lvlText w:val="%8."/>
      <w:lvlJc w:val="left"/>
      <w:pPr>
        <w:ind w:left="5895" w:hanging="360"/>
      </w:pPr>
    </w:lvl>
    <w:lvl w:ilvl="8" w:tplc="3809001B" w:tentative="1">
      <w:start w:val="1"/>
      <w:numFmt w:val="lowerRoman"/>
      <w:lvlText w:val="%9."/>
      <w:lvlJc w:val="right"/>
      <w:pPr>
        <w:ind w:left="6615" w:hanging="180"/>
      </w:pPr>
    </w:lvl>
  </w:abstractNum>
  <w:abstractNum w:abstractNumId="3" w15:restartNumberingAfterBreak="0">
    <w:nsid w:val="0EEC342C"/>
    <w:multiLevelType w:val="hybridMultilevel"/>
    <w:tmpl w:val="0A42C932"/>
    <w:lvl w:ilvl="0" w:tplc="04090009">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 w15:restartNumberingAfterBreak="0">
    <w:nsid w:val="11D84E9F"/>
    <w:multiLevelType w:val="hybridMultilevel"/>
    <w:tmpl w:val="BDEEDF58"/>
    <w:lvl w:ilvl="0" w:tplc="3809000F">
      <w:start w:val="1"/>
      <w:numFmt w:val="decimal"/>
      <w:lvlText w:val="%1."/>
      <w:lvlJc w:val="left"/>
      <w:pPr>
        <w:ind w:left="347" w:hanging="360"/>
      </w:pPr>
    </w:lvl>
    <w:lvl w:ilvl="1" w:tplc="38090019" w:tentative="1">
      <w:start w:val="1"/>
      <w:numFmt w:val="lowerLetter"/>
      <w:lvlText w:val="%2."/>
      <w:lvlJc w:val="left"/>
      <w:pPr>
        <w:ind w:left="1067" w:hanging="360"/>
      </w:pPr>
    </w:lvl>
    <w:lvl w:ilvl="2" w:tplc="3809001B" w:tentative="1">
      <w:start w:val="1"/>
      <w:numFmt w:val="lowerRoman"/>
      <w:lvlText w:val="%3."/>
      <w:lvlJc w:val="right"/>
      <w:pPr>
        <w:ind w:left="1787" w:hanging="180"/>
      </w:pPr>
    </w:lvl>
    <w:lvl w:ilvl="3" w:tplc="3809000F" w:tentative="1">
      <w:start w:val="1"/>
      <w:numFmt w:val="decimal"/>
      <w:lvlText w:val="%4."/>
      <w:lvlJc w:val="left"/>
      <w:pPr>
        <w:ind w:left="2507" w:hanging="360"/>
      </w:pPr>
    </w:lvl>
    <w:lvl w:ilvl="4" w:tplc="38090019" w:tentative="1">
      <w:start w:val="1"/>
      <w:numFmt w:val="lowerLetter"/>
      <w:lvlText w:val="%5."/>
      <w:lvlJc w:val="left"/>
      <w:pPr>
        <w:ind w:left="3227" w:hanging="360"/>
      </w:pPr>
    </w:lvl>
    <w:lvl w:ilvl="5" w:tplc="3809001B" w:tentative="1">
      <w:start w:val="1"/>
      <w:numFmt w:val="lowerRoman"/>
      <w:lvlText w:val="%6."/>
      <w:lvlJc w:val="right"/>
      <w:pPr>
        <w:ind w:left="3947" w:hanging="180"/>
      </w:pPr>
    </w:lvl>
    <w:lvl w:ilvl="6" w:tplc="3809000F" w:tentative="1">
      <w:start w:val="1"/>
      <w:numFmt w:val="decimal"/>
      <w:lvlText w:val="%7."/>
      <w:lvlJc w:val="left"/>
      <w:pPr>
        <w:ind w:left="4667" w:hanging="360"/>
      </w:pPr>
    </w:lvl>
    <w:lvl w:ilvl="7" w:tplc="38090019" w:tentative="1">
      <w:start w:val="1"/>
      <w:numFmt w:val="lowerLetter"/>
      <w:lvlText w:val="%8."/>
      <w:lvlJc w:val="left"/>
      <w:pPr>
        <w:ind w:left="5387" w:hanging="360"/>
      </w:pPr>
    </w:lvl>
    <w:lvl w:ilvl="8" w:tplc="3809001B" w:tentative="1">
      <w:start w:val="1"/>
      <w:numFmt w:val="lowerRoman"/>
      <w:lvlText w:val="%9."/>
      <w:lvlJc w:val="right"/>
      <w:pPr>
        <w:ind w:left="6107" w:hanging="180"/>
      </w:pPr>
    </w:lvl>
  </w:abstractNum>
  <w:abstractNum w:abstractNumId="5" w15:restartNumberingAfterBreak="0">
    <w:nsid w:val="163D58C6"/>
    <w:multiLevelType w:val="hybridMultilevel"/>
    <w:tmpl w:val="F94ED498"/>
    <w:lvl w:ilvl="0" w:tplc="29DC20B4">
      <w:start w:val="1"/>
      <w:numFmt w:val="decimal"/>
      <w:lvlText w:val="%1)"/>
      <w:lvlJc w:val="left"/>
      <w:pPr>
        <w:ind w:left="-13" w:hanging="360"/>
      </w:pPr>
      <w:rPr>
        <w:rFonts w:hint="default"/>
      </w:rPr>
    </w:lvl>
    <w:lvl w:ilvl="1" w:tplc="38090019" w:tentative="1">
      <w:start w:val="1"/>
      <w:numFmt w:val="lowerLetter"/>
      <w:lvlText w:val="%2."/>
      <w:lvlJc w:val="left"/>
      <w:pPr>
        <w:ind w:left="707" w:hanging="360"/>
      </w:pPr>
    </w:lvl>
    <w:lvl w:ilvl="2" w:tplc="3809001B" w:tentative="1">
      <w:start w:val="1"/>
      <w:numFmt w:val="lowerRoman"/>
      <w:lvlText w:val="%3."/>
      <w:lvlJc w:val="right"/>
      <w:pPr>
        <w:ind w:left="1427" w:hanging="180"/>
      </w:pPr>
    </w:lvl>
    <w:lvl w:ilvl="3" w:tplc="3809000F" w:tentative="1">
      <w:start w:val="1"/>
      <w:numFmt w:val="decimal"/>
      <w:lvlText w:val="%4."/>
      <w:lvlJc w:val="left"/>
      <w:pPr>
        <w:ind w:left="2147" w:hanging="360"/>
      </w:pPr>
    </w:lvl>
    <w:lvl w:ilvl="4" w:tplc="38090019" w:tentative="1">
      <w:start w:val="1"/>
      <w:numFmt w:val="lowerLetter"/>
      <w:lvlText w:val="%5."/>
      <w:lvlJc w:val="left"/>
      <w:pPr>
        <w:ind w:left="2867" w:hanging="360"/>
      </w:pPr>
    </w:lvl>
    <w:lvl w:ilvl="5" w:tplc="3809001B" w:tentative="1">
      <w:start w:val="1"/>
      <w:numFmt w:val="lowerRoman"/>
      <w:lvlText w:val="%6."/>
      <w:lvlJc w:val="right"/>
      <w:pPr>
        <w:ind w:left="3587" w:hanging="180"/>
      </w:pPr>
    </w:lvl>
    <w:lvl w:ilvl="6" w:tplc="3809000F" w:tentative="1">
      <w:start w:val="1"/>
      <w:numFmt w:val="decimal"/>
      <w:lvlText w:val="%7."/>
      <w:lvlJc w:val="left"/>
      <w:pPr>
        <w:ind w:left="4307" w:hanging="360"/>
      </w:pPr>
    </w:lvl>
    <w:lvl w:ilvl="7" w:tplc="38090019" w:tentative="1">
      <w:start w:val="1"/>
      <w:numFmt w:val="lowerLetter"/>
      <w:lvlText w:val="%8."/>
      <w:lvlJc w:val="left"/>
      <w:pPr>
        <w:ind w:left="5027" w:hanging="360"/>
      </w:pPr>
    </w:lvl>
    <w:lvl w:ilvl="8" w:tplc="3809001B" w:tentative="1">
      <w:start w:val="1"/>
      <w:numFmt w:val="lowerRoman"/>
      <w:lvlText w:val="%9."/>
      <w:lvlJc w:val="right"/>
      <w:pPr>
        <w:ind w:left="5747" w:hanging="180"/>
      </w:pPr>
    </w:lvl>
  </w:abstractNum>
  <w:abstractNum w:abstractNumId="6" w15:restartNumberingAfterBreak="0">
    <w:nsid w:val="178633B7"/>
    <w:multiLevelType w:val="hybridMultilevel"/>
    <w:tmpl w:val="655605AC"/>
    <w:lvl w:ilvl="0" w:tplc="80827726">
      <w:start w:val="1"/>
      <w:numFmt w:val="decimal"/>
      <w:lvlText w:val="%1."/>
      <w:lvlJc w:val="left"/>
      <w:pPr>
        <w:ind w:left="-14" w:hanging="360"/>
      </w:pPr>
      <w:rPr>
        <w:rFonts w:hint="default"/>
        <w:b/>
      </w:rPr>
    </w:lvl>
    <w:lvl w:ilvl="1" w:tplc="04090019" w:tentative="1">
      <w:start w:val="1"/>
      <w:numFmt w:val="lowerLetter"/>
      <w:lvlText w:val="%2."/>
      <w:lvlJc w:val="left"/>
      <w:pPr>
        <w:ind w:left="706" w:hanging="360"/>
      </w:pPr>
    </w:lvl>
    <w:lvl w:ilvl="2" w:tplc="0409001B" w:tentative="1">
      <w:start w:val="1"/>
      <w:numFmt w:val="lowerRoman"/>
      <w:lvlText w:val="%3."/>
      <w:lvlJc w:val="right"/>
      <w:pPr>
        <w:ind w:left="1426" w:hanging="180"/>
      </w:pPr>
    </w:lvl>
    <w:lvl w:ilvl="3" w:tplc="0409000F" w:tentative="1">
      <w:start w:val="1"/>
      <w:numFmt w:val="decimal"/>
      <w:lvlText w:val="%4."/>
      <w:lvlJc w:val="left"/>
      <w:pPr>
        <w:ind w:left="2146" w:hanging="360"/>
      </w:pPr>
    </w:lvl>
    <w:lvl w:ilvl="4" w:tplc="04090019" w:tentative="1">
      <w:start w:val="1"/>
      <w:numFmt w:val="lowerLetter"/>
      <w:lvlText w:val="%5."/>
      <w:lvlJc w:val="left"/>
      <w:pPr>
        <w:ind w:left="2866" w:hanging="360"/>
      </w:pPr>
    </w:lvl>
    <w:lvl w:ilvl="5" w:tplc="0409001B" w:tentative="1">
      <w:start w:val="1"/>
      <w:numFmt w:val="lowerRoman"/>
      <w:lvlText w:val="%6."/>
      <w:lvlJc w:val="right"/>
      <w:pPr>
        <w:ind w:left="3586" w:hanging="180"/>
      </w:pPr>
    </w:lvl>
    <w:lvl w:ilvl="6" w:tplc="0409000F" w:tentative="1">
      <w:start w:val="1"/>
      <w:numFmt w:val="decimal"/>
      <w:lvlText w:val="%7."/>
      <w:lvlJc w:val="left"/>
      <w:pPr>
        <w:ind w:left="4306" w:hanging="360"/>
      </w:pPr>
    </w:lvl>
    <w:lvl w:ilvl="7" w:tplc="04090019" w:tentative="1">
      <w:start w:val="1"/>
      <w:numFmt w:val="lowerLetter"/>
      <w:lvlText w:val="%8."/>
      <w:lvlJc w:val="left"/>
      <w:pPr>
        <w:ind w:left="5026" w:hanging="360"/>
      </w:pPr>
    </w:lvl>
    <w:lvl w:ilvl="8" w:tplc="0409001B" w:tentative="1">
      <w:start w:val="1"/>
      <w:numFmt w:val="lowerRoman"/>
      <w:lvlText w:val="%9."/>
      <w:lvlJc w:val="right"/>
      <w:pPr>
        <w:ind w:left="5746" w:hanging="180"/>
      </w:pPr>
    </w:lvl>
  </w:abstractNum>
  <w:abstractNum w:abstractNumId="7" w15:restartNumberingAfterBreak="0">
    <w:nsid w:val="1B0F52CA"/>
    <w:multiLevelType w:val="hybridMultilevel"/>
    <w:tmpl w:val="6346D826"/>
    <w:lvl w:ilvl="0" w:tplc="FFFFFFFF">
      <w:start w:val="1"/>
      <w:numFmt w:val="lowerLetter"/>
      <w:lvlText w:val="%1)"/>
      <w:lvlJc w:val="left"/>
      <w:pPr>
        <w:ind w:left="855" w:hanging="360"/>
      </w:pPr>
    </w:lvl>
    <w:lvl w:ilvl="1" w:tplc="FFFFFFFF" w:tentative="1">
      <w:start w:val="1"/>
      <w:numFmt w:val="lowerLetter"/>
      <w:lvlText w:val="%2."/>
      <w:lvlJc w:val="left"/>
      <w:pPr>
        <w:ind w:left="1575" w:hanging="360"/>
      </w:pPr>
    </w:lvl>
    <w:lvl w:ilvl="2" w:tplc="FFFFFFFF" w:tentative="1">
      <w:start w:val="1"/>
      <w:numFmt w:val="lowerRoman"/>
      <w:lvlText w:val="%3."/>
      <w:lvlJc w:val="right"/>
      <w:pPr>
        <w:ind w:left="2295" w:hanging="180"/>
      </w:pPr>
    </w:lvl>
    <w:lvl w:ilvl="3" w:tplc="FFFFFFFF" w:tentative="1">
      <w:start w:val="1"/>
      <w:numFmt w:val="decimal"/>
      <w:lvlText w:val="%4."/>
      <w:lvlJc w:val="left"/>
      <w:pPr>
        <w:ind w:left="3015" w:hanging="360"/>
      </w:pPr>
    </w:lvl>
    <w:lvl w:ilvl="4" w:tplc="FFFFFFFF" w:tentative="1">
      <w:start w:val="1"/>
      <w:numFmt w:val="lowerLetter"/>
      <w:lvlText w:val="%5."/>
      <w:lvlJc w:val="left"/>
      <w:pPr>
        <w:ind w:left="3735" w:hanging="360"/>
      </w:pPr>
    </w:lvl>
    <w:lvl w:ilvl="5" w:tplc="FFFFFFFF" w:tentative="1">
      <w:start w:val="1"/>
      <w:numFmt w:val="lowerRoman"/>
      <w:lvlText w:val="%6."/>
      <w:lvlJc w:val="right"/>
      <w:pPr>
        <w:ind w:left="4455" w:hanging="180"/>
      </w:pPr>
    </w:lvl>
    <w:lvl w:ilvl="6" w:tplc="FFFFFFFF" w:tentative="1">
      <w:start w:val="1"/>
      <w:numFmt w:val="decimal"/>
      <w:lvlText w:val="%7."/>
      <w:lvlJc w:val="left"/>
      <w:pPr>
        <w:ind w:left="5175" w:hanging="360"/>
      </w:pPr>
    </w:lvl>
    <w:lvl w:ilvl="7" w:tplc="FFFFFFFF" w:tentative="1">
      <w:start w:val="1"/>
      <w:numFmt w:val="lowerLetter"/>
      <w:lvlText w:val="%8."/>
      <w:lvlJc w:val="left"/>
      <w:pPr>
        <w:ind w:left="5895" w:hanging="360"/>
      </w:pPr>
    </w:lvl>
    <w:lvl w:ilvl="8" w:tplc="FFFFFFFF" w:tentative="1">
      <w:start w:val="1"/>
      <w:numFmt w:val="lowerRoman"/>
      <w:lvlText w:val="%9."/>
      <w:lvlJc w:val="right"/>
      <w:pPr>
        <w:ind w:left="6615" w:hanging="180"/>
      </w:pPr>
    </w:lvl>
  </w:abstractNum>
  <w:abstractNum w:abstractNumId="8" w15:restartNumberingAfterBreak="0">
    <w:nsid w:val="33F56C8D"/>
    <w:multiLevelType w:val="hybridMultilevel"/>
    <w:tmpl w:val="3FDC54B6"/>
    <w:lvl w:ilvl="0" w:tplc="FFFFFFFF">
      <w:start w:val="1"/>
      <w:numFmt w:val="lowerLetter"/>
      <w:lvlText w:val="%1)"/>
      <w:lvlJc w:val="left"/>
      <w:pPr>
        <w:ind w:left="855" w:hanging="360"/>
      </w:pPr>
    </w:lvl>
    <w:lvl w:ilvl="1" w:tplc="FFFFFFFF" w:tentative="1">
      <w:start w:val="1"/>
      <w:numFmt w:val="lowerLetter"/>
      <w:lvlText w:val="%2."/>
      <w:lvlJc w:val="left"/>
      <w:pPr>
        <w:ind w:left="1575" w:hanging="360"/>
      </w:pPr>
    </w:lvl>
    <w:lvl w:ilvl="2" w:tplc="FFFFFFFF" w:tentative="1">
      <w:start w:val="1"/>
      <w:numFmt w:val="lowerRoman"/>
      <w:lvlText w:val="%3."/>
      <w:lvlJc w:val="right"/>
      <w:pPr>
        <w:ind w:left="2295" w:hanging="180"/>
      </w:pPr>
    </w:lvl>
    <w:lvl w:ilvl="3" w:tplc="FFFFFFFF" w:tentative="1">
      <w:start w:val="1"/>
      <w:numFmt w:val="decimal"/>
      <w:lvlText w:val="%4."/>
      <w:lvlJc w:val="left"/>
      <w:pPr>
        <w:ind w:left="3015" w:hanging="360"/>
      </w:pPr>
    </w:lvl>
    <w:lvl w:ilvl="4" w:tplc="FFFFFFFF" w:tentative="1">
      <w:start w:val="1"/>
      <w:numFmt w:val="lowerLetter"/>
      <w:lvlText w:val="%5."/>
      <w:lvlJc w:val="left"/>
      <w:pPr>
        <w:ind w:left="3735" w:hanging="360"/>
      </w:pPr>
    </w:lvl>
    <w:lvl w:ilvl="5" w:tplc="FFFFFFFF" w:tentative="1">
      <w:start w:val="1"/>
      <w:numFmt w:val="lowerRoman"/>
      <w:lvlText w:val="%6."/>
      <w:lvlJc w:val="right"/>
      <w:pPr>
        <w:ind w:left="4455" w:hanging="180"/>
      </w:pPr>
    </w:lvl>
    <w:lvl w:ilvl="6" w:tplc="FFFFFFFF" w:tentative="1">
      <w:start w:val="1"/>
      <w:numFmt w:val="decimal"/>
      <w:lvlText w:val="%7."/>
      <w:lvlJc w:val="left"/>
      <w:pPr>
        <w:ind w:left="5175" w:hanging="360"/>
      </w:pPr>
    </w:lvl>
    <w:lvl w:ilvl="7" w:tplc="FFFFFFFF" w:tentative="1">
      <w:start w:val="1"/>
      <w:numFmt w:val="lowerLetter"/>
      <w:lvlText w:val="%8."/>
      <w:lvlJc w:val="left"/>
      <w:pPr>
        <w:ind w:left="5895" w:hanging="360"/>
      </w:pPr>
    </w:lvl>
    <w:lvl w:ilvl="8" w:tplc="FFFFFFFF" w:tentative="1">
      <w:start w:val="1"/>
      <w:numFmt w:val="lowerRoman"/>
      <w:lvlText w:val="%9."/>
      <w:lvlJc w:val="right"/>
      <w:pPr>
        <w:ind w:left="6615" w:hanging="180"/>
      </w:pPr>
    </w:lvl>
  </w:abstractNum>
  <w:abstractNum w:abstractNumId="9" w15:restartNumberingAfterBreak="0">
    <w:nsid w:val="348E6045"/>
    <w:multiLevelType w:val="hybridMultilevel"/>
    <w:tmpl w:val="C1C08AC4"/>
    <w:lvl w:ilvl="0" w:tplc="FFFFFFFF">
      <w:start w:val="1"/>
      <w:numFmt w:val="lowerLetter"/>
      <w:lvlText w:val="%1)"/>
      <w:lvlJc w:val="left"/>
      <w:pPr>
        <w:ind w:left="855" w:hanging="360"/>
      </w:pPr>
    </w:lvl>
    <w:lvl w:ilvl="1" w:tplc="FFFFFFFF" w:tentative="1">
      <w:start w:val="1"/>
      <w:numFmt w:val="lowerLetter"/>
      <w:lvlText w:val="%2."/>
      <w:lvlJc w:val="left"/>
      <w:pPr>
        <w:ind w:left="1575" w:hanging="360"/>
      </w:pPr>
    </w:lvl>
    <w:lvl w:ilvl="2" w:tplc="FFFFFFFF" w:tentative="1">
      <w:start w:val="1"/>
      <w:numFmt w:val="lowerRoman"/>
      <w:lvlText w:val="%3."/>
      <w:lvlJc w:val="right"/>
      <w:pPr>
        <w:ind w:left="2295" w:hanging="180"/>
      </w:pPr>
    </w:lvl>
    <w:lvl w:ilvl="3" w:tplc="FFFFFFFF" w:tentative="1">
      <w:start w:val="1"/>
      <w:numFmt w:val="decimal"/>
      <w:lvlText w:val="%4."/>
      <w:lvlJc w:val="left"/>
      <w:pPr>
        <w:ind w:left="3015" w:hanging="360"/>
      </w:pPr>
    </w:lvl>
    <w:lvl w:ilvl="4" w:tplc="FFFFFFFF" w:tentative="1">
      <w:start w:val="1"/>
      <w:numFmt w:val="lowerLetter"/>
      <w:lvlText w:val="%5."/>
      <w:lvlJc w:val="left"/>
      <w:pPr>
        <w:ind w:left="3735" w:hanging="360"/>
      </w:pPr>
    </w:lvl>
    <w:lvl w:ilvl="5" w:tplc="FFFFFFFF" w:tentative="1">
      <w:start w:val="1"/>
      <w:numFmt w:val="lowerRoman"/>
      <w:lvlText w:val="%6."/>
      <w:lvlJc w:val="right"/>
      <w:pPr>
        <w:ind w:left="4455" w:hanging="180"/>
      </w:pPr>
    </w:lvl>
    <w:lvl w:ilvl="6" w:tplc="FFFFFFFF" w:tentative="1">
      <w:start w:val="1"/>
      <w:numFmt w:val="decimal"/>
      <w:lvlText w:val="%7."/>
      <w:lvlJc w:val="left"/>
      <w:pPr>
        <w:ind w:left="5175" w:hanging="360"/>
      </w:pPr>
    </w:lvl>
    <w:lvl w:ilvl="7" w:tplc="FFFFFFFF" w:tentative="1">
      <w:start w:val="1"/>
      <w:numFmt w:val="lowerLetter"/>
      <w:lvlText w:val="%8."/>
      <w:lvlJc w:val="left"/>
      <w:pPr>
        <w:ind w:left="5895" w:hanging="360"/>
      </w:pPr>
    </w:lvl>
    <w:lvl w:ilvl="8" w:tplc="FFFFFFFF" w:tentative="1">
      <w:start w:val="1"/>
      <w:numFmt w:val="lowerRoman"/>
      <w:lvlText w:val="%9."/>
      <w:lvlJc w:val="right"/>
      <w:pPr>
        <w:ind w:left="6615" w:hanging="180"/>
      </w:pPr>
    </w:lvl>
  </w:abstractNum>
  <w:abstractNum w:abstractNumId="10" w15:restartNumberingAfterBreak="0">
    <w:nsid w:val="4A957F05"/>
    <w:multiLevelType w:val="hybridMultilevel"/>
    <w:tmpl w:val="35E4FC9A"/>
    <w:lvl w:ilvl="0" w:tplc="FFFFFFFF">
      <w:start w:val="1"/>
      <w:numFmt w:val="lowerLetter"/>
      <w:lvlText w:val="%1)"/>
      <w:lvlJc w:val="left"/>
      <w:pPr>
        <w:ind w:left="855" w:hanging="360"/>
      </w:pPr>
    </w:lvl>
    <w:lvl w:ilvl="1" w:tplc="FFFFFFFF" w:tentative="1">
      <w:start w:val="1"/>
      <w:numFmt w:val="lowerLetter"/>
      <w:lvlText w:val="%2."/>
      <w:lvlJc w:val="left"/>
      <w:pPr>
        <w:ind w:left="1575" w:hanging="360"/>
      </w:pPr>
    </w:lvl>
    <w:lvl w:ilvl="2" w:tplc="FFFFFFFF" w:tentative="1">
      <w:start w:val="1"/>
      <w:numFmt w:val="lowerRoman"/>
      <w:lvlText w:val="%3."/>
      <w:lvlJc w:val="right"/>
      <w:pPr>
        <w:ind w:left="2295" w:hanging="180"/>
      </w:pPr>
    </w:lvl>
    <w:lvl w:ilvl="3" w:tplc="FFFFFFFF" w:tentative="1">
      <w:start w:val="1"/>
      <w:numFmt w:val="decimal"/>
      <w:lvlText w:val="%4."/>
      <w:lvlJc w:val="left"/>
      <w:pPr>
        <w:ind w:left="3015" w:hanging="360"/>
      </w:pPr>
    </w:lvl>
    <w:lvl w:ilvl="4" w:tplc="FFFFFFFF" w:tentative="1">
      <w:start w:val="1"/>
      <w:numFmt w:val="lowerLetter"/>
      <w:lvlText w:val="%5."/>
      <w:lvlJc w:val="left"/>
      <w:pPr>
        <w:ind w:left="3735" w:hanging="360"/>
      </w:pPr>
    </w:lvl>
    <w:lvl w:ilvl="5" w:tplc="FFFFFFFF" w:tentative="1">
      <w:start w:val="1"/>
      <w:numFmt w:val="lowerRoman"/>
      <w:lvlText w:val="%6."/>
      <w:lvlJc w:val="right"/>
      <w:pPr>
        <w:ind w:left="4455" w:hanging="180"/>
      </w:pPr>
    </w:lvl>
    <w:lvl w:ilvl="6" w:tplc="FFFFFFFF" w:tentative="1">
      <w:start w:val="1"/>
      <w:numFmt w:val="decimal"/>
      <w:lvlText w:val="%7."/>
      <w:lvlJc w:val="left"/>
      <w:pPr>
        <w:ind w:left="5175" w:hanging="360"/>
      </w:pPr>
    </w:lvl>
    <w:lvl w:ilvl="7" w:tplc="FFFFFFFF" w:tentative="1">
      <w:start w:val="1"/>
      <w:numFmt w:val="lowerLetter"/>
      <w:lvlText w:val="%8."/>
      <w:lvlJc w:val="left"/>
      <w:pPr>
        <w:ind w:left="5895" w:hanging="360"/>
      </w:pPr>
    </w:lvl>
    <w:lvl w:ilvl="8" w:tplc="FFFFFFFF" w:tentative="1">
      <w:start w:val="1"/>
      <w:numFmt w:val="lowerRoman"/>
      <w:lvlText w:val="%9."/>
      <w:lvlJc w:val="right"/>
      <w:pPr>
        <w:ind w:left="6615" w:hanging="180"/>
      </w:pPr>
    </w:lvl>
  </w:abstractNum>
  <w:abstractNum w:abstractNumId="11" w15:restartNumberingAfterBreak="0">
    <w:nsid w:val="531B072A"/>
    <w:multiLevelType w:val="hybridMultilevel"/>
    <w:tmpl w:val="2A88147C"/>
    <w:lvl w:ilvl="0" w:tplc="38090017">
      <w:start w:val="1"/>
      <w:numFmt w:val="lowerLetter"/>
      <w:lvlText w:val="%1)"/>
      <w:lvlJc w:val="left"/>
      <w:pPr>
        <w:ind w:left="347" w:hanging="360"/>
      </w:pPr>
    </w:lvl>
    <w:lvl w:ilvl="1" w:tplc="38090019" w:tentative="1">
      <w:start w:val="1"/>
      <w:numFmt w:val="lowerLetter"/>
      <w:lvlText w:val="%2."/>
      <w:lvlJc w:val="left"/>
      <w:pPr>
        <w:ind w:left="1067" w:hanging="360"/>
      </w:pPr>
    </w:lvl>
    <w:lvl w:ilvl="2" w:tplc="3809001B" w:tentative="1">
      <w:start w:val="1"/>
      <w:numFmt w:val="lowerRoman"/>
      <w:lvlText w:val="%3."/>
      <w:lvlJc w:val="right"/>
      <w:pPr>
        <w:ind w:left="1787" w:hanging="180"/>
      </w:pPr>
    </w:lvl>
    <w:lvl w:ilvl="3" w:tplc="3809000F" w:tentative="1">
      <w:start w:val="1"/>
      <w:numFmt w:val="decimal"/>
      <w:lvlText w:val="%4."/>
      <w:lvlJc w:val="left"/>
      <w:pPr>
        <w:ind w:left="2507" w:hanging="360"/>
      </w:pPr>
    </w:lvl>
    <w:lvl w:ilvl="4" w:tplc="38090019" w:tentative="1">
      <w:start w:val="1"/>
      <w:numFmt w:val="lowerLetter"/>
      <w:lvlText w:val="%5."/>
      <w:lvlJc w:val="left"/>
      <w:pPr>
        <w:ind w:left="3227" w:hanging="360"/>
      </w:pPr>
    </w:lvl>
    <w:lvl w:ilvl="5" w:tplc="3809001B" w:tentative="1">
      <w:start w:val="1"/>
      <w:numFmt w:val="lowerRoman"/>
      <w:lvlText w:val="%6."/>
      <w:lvlJc w:val="right"/>
      <w:pPr>
        <w:ind w:left="3947" w:hanging="180"/>
      </w:pPr>
    </w:lvl>
    <w:lvl w:ilvl="6" w:tplc="3809000F" w:tentative="1">
      <w:start w:val="1"/>
      <w:numFmt w:val="decimal"/>
      <w:lvlText w:val="%7."/>
      <w:lvlJc w:val="left"/>
      <w:pPr>
        <w:ind w:left="4667" w:hanging="360"/>
      </w:pPr>
    </w:lvl>
    <w:lvl w:ilvl="7" w:tplc="38090019" w:tentative="1">
      <w:start w:val="1"/>
      <w:numFmt w:val="lowerLetter"/>
      <w:lvlText w:val="%8."/>
      <w:lvlJc w:val="left"/>
      <w:pPr>
        <w:ind w:left="5387" w:hanging="360"/>
      </w:pPr>
    </w:lvl>
    <w:lvl w:ilvl="8" w:tplc="3809001B" w:tentative="1">
      <w:start w:val="1"/>
      <w:numFmt w:val="lowerRoman"/>
      <w:lvlText w:val="%9."/>
      <w:lvlJc w:val="right"/>
      <w:pPr>
        <w:ind w:left="6107" w:hanging="180"/>
      </w:pPr>
    </w:lvl>
  </w:abstractNum>
  <w:abstractNum w:abstractNumId="12" w15:restartNumberingAfterBreak="0">
    <w:nsid w:val="5CB30F4B"/>
    <w:multiLevelType w:val="hybridMultilevel"/>
    <w:tmpl w:val="731ECE34"/>
    <w:lvl w:ilvl="0" w:tplc="59E66072">
      <w:start w:val="1"/>
      <w:numFmt w:val="lowerLetter"/>
      <w:lvlText w:val="%1."/>
      <w:lvlJc w:val="left"/>
      <w:pPr>
        <w:ind w:left="1429" w:hanging="360"/>
      </w:pPr>
      <w:rPr>
        <w:b/>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D5C21B04">
      <w:start w:val="1"/>
      <w:numFmt w:val="decimal"/>
      <w:lvlText w:val="%5)"/>
      <w:lvlJc w:val="left"/>
      <w:pPr>
        <w:ind w:left="4309" w:hanging="360"/>
      </w:pPr>
      <w:rPr>
        <w:b w:val="0"/>
      </w:rPr>
    </w:lvl>
    <w:lvl w:ilvl="5" w:tplc="E1C4C048">
      <w:start w:val="1"/>
      <w:numFmt w:val="decimal"/>
      <w:lvlText w:val="%6)"/>
      <w:lvlJc w:val="left"/>
      <w:pPr>
        <w:ind w:left="5209" w:hanging="360"/>
      </w:pPr>
      <w:rPr>
        <w:rFonts w:hint="default"/>
      </w:rPr>
    </w:lvl>
    <w:lvl w:ilvl="6" w:tplc="0409000F">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667A33AA"/>
    <w:multiLevelType w:val="hybridMultilevel"/>
    <w:tmpl w:val="097EAB1A"/>
    <w:lvl w:ilvl="0" w:tplc="3C4C989E">
      <w:start w:val="1"/>
      <w:numFmt w:val="decimal"/>
      <w:lvlText w:val="%1."/>
      <w:lvlJc w:val="left"/>
      <w:pPr>
        <w:ind w:left="1080" w:hanging="360"/>
      </w:pPr>
      <w:rPr>
        <w:rFonts w:hint="default"/>
      </w:rPr>
    </w:lvl>
    <w:lvl w:ilvl="1" w:tplc="0409000F">
      <w:start w:val="1"/>
      <w:numFmt w:val="decimal"/>
      <w:lvlText w:val="%2."/>
      <w:lvlJc w:val="left"/>
      <w:pPr>
        <w:ind w:left="1800" w:hanging="360"/>
      </w:pPr>
    </w:lvl>
    <w:lvl w:ilvl="2" w:tplc="D2A2422C">
      <w:start w:val="1"/>
      <w:numFmt w:val="upperLetter"/>
      <w:lvlText w:val="%3."/>
      <w:lvlJc w:val="left"/>
      <w:pPr>
        <w:ind w:left="2700" w:hanging="360"/>
      </w:pPr>
      <w:rPr>
        <w:rFonts w:hint="default"/>
      </w:rPr>
    </w:lvl>
    <w:lvl w:ilvl="3" w:tplc="B41C04D2">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AD34654"/>
    <w:multiLevelType w:val="hybridMultilevel"/>
    <w:tmpl w:val="A112D71E"/>
    <w:lvl w:ilvl="0" w:tplc="16CE5CCE">
      <w:start w:val="1"/>
      <w:numFmt w:val="decimal"/>
      <w:lvlText w:val="%1."/>
      <w:lvlJc w:val="left"/>
      <w:pPr>
        <w:ind w:left="1495" w:hanging="360"/>
      </w:pPr>
    </w:lvl>
    <w:lvl w:ilvl="1" w:tplc="38090019">
      <w:start w:val="1"/>
      <w:numFmt w:val="lowerLetter"/>
      <w:lvlText w:val="%2."/>
      <w:lvlJc w:val="left"/>
      <w:pPr>
        <w:ind w:left="1980" w:hanging="360"/>
      </w:pPr>
    </w:lvl>
    <w:lvl w:ilvl="2" w:tplc="3809001B">
      <w:start w:val="1"/>
      <w:numFmt w:val="lowerRoman"/>
      <w:lvlText w:val="%3."/>
      <w:lvlJc w:val="right"/>
      <w:pPr>
        <w:ind w:left="2700" w:hanging="180"/>
      </w:pPr>
    </w:lvl>
    <w:lvl w:ilvl="3" w:tplc="3809000F">
      <w:start w:val="1"/>
      <w:numFmt w:val="decimal"/>
      <w:lvlText w:val="%4."/>
      <w:lvlJc w:val="left"/>
      <w:pPr>
        <w:ind w:left="3420" w:hanging="360"/>
      </w:pPr>
    </w:lvl>
    <w:lvl w:ilvl="4" w:tplc="38090019">
      <w:start w:val="1"/>
      <w:numFmt w:val="lowerLetter"/>
      <w:lvlText w:val="%5."/>
      <w:lvlJc w:val="left"/>
      <w:pPr>
        <w:ind w:left="4140" w:hanging="360"/>
      </w:pPr>
    </w:lvl>
    <w:lvl w:ilvl="5" w:tplc="3809001B">
      <w:start w:val="1"/>
      <w:numFmt w:val="lowerRoman"/>
      <w:lvlText w:val="%6."/>
      <w:lvlJc w:val="right"/>
      <w:pPr>
        <w:ind w:left="4860" w:hanging="180"/>
      </w:pPr>
    </w:lvl>
    <w:lvl w:ilvl="6" w:tplc="3809000F">
      <w:start w:val="1"/>
      <w:numFmt w:val="decimal"/>
      <w:lvlText w:val="%7."/>
      <w:lvlJc w:val="left"/>
      <w:pPr>
        <w:ind w:left="5580" w:hanging="360"/>
      </w:pPr>
    </w:lvl>
    <w:lvl w:ilvl="7" w:tplc="38090019">
      <w:start w:val="1"/>
      <w:numFmt w:val="lowerLetter"/>
      <w:lvlText w:val="%8."/>
      <w:lvlJc w:val="left"/>
      <w:pPr>
        <w:ind w:left="6300" w:hanging="360"/>
      </w:pPr>
    </w:lvl>
    <w:lvl w:ilvl="8" w:tplc="3809001B">
      <w:start w:val="1"/>
      <w:numFmt w:val="lowerRoman"/>
      <w:lvlText w:val="%9."/>
      <w:lvlJc w:val="right"/>
      <w:pPr>
        <w:ind w:left="7020" w:hanging="180"/>
      </w:pPr>
    </w:lvl>
  </w:abstractNum>
  <w:num w:numId="1" w16cid:durableId="1959599741">
    <w:abstractNumId w:val="1"/>
  </w:num>
  <w:num w:numId="2" w16cid:durableId="912861273">
    <w:abstractNumId w:val="12"/>
  </w:num>
  <w:num w:numId="3" w16cid:durableId="1436361631">
    <w:abstractNumId w:val="13"/>
  </w:num>
  <w:num w:numId="4" w16cid:durableId="26165006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0603465">
    <w:abstractNumId w:val="3"/>
  </w:num>
  <w:num w:numId="6" w16cid:durableId="833227610">
    <w:abstractNumId w:val="6"/>
  </w:num>
  <w:num w:numId="7" w16cid:durableId="1399397104">
    <w:abstractNumId w:val="14"/>
  </w:num>
  <w:num w:numId="8" w16cid:durableId="1809475564">
    <w:abstractNumId w:val="2"/>
  </w:num>
  <w:num w:numId="9" w16cid:durableId="2095277001">
    <w:abstractNumId w:val="11"/>
  </w:num>
  <w:num w:numId="10" w16cid:durableId="245572880">
    <w:abstractNumId w:val="5"/>
  </w:num>
  <w:num w:numId="11" w16cid:durableId="606086234">
    <w:abstractNumId w:val="10"/>
  </w:num>
  <w:num w:numId="12" w16cid:durableId="1692535309">
    <w:abstractNumId w:val="7"/>
  </w:num>
  <w:num w:numId="13" w16cid:durableId="213392610">
    <w:abstractNumId w:val="9"/>
  </w:num>
  <w:num w:numId="14" w16cid:durableId="432020555">
    <w:abstractNumId w:val="4"/>
  </w:num>
  <w:num w:numId="15" w16cid:durableId="1442653056">
    <w:abstractNumId w:val="0"/>
  </w:num>
  <w:num w:numId="16" w16cid:durableId="67438635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9BA"/>
    <w:rsid w:val="00314AB5"/>
    <w:rsid w:val="00461FAF"/>
    <w:rsid w:val="004D1791"/>
    <w:rsid w:val="005E7566"/>
    <w:rsid w:val="007D6F1F"/>
    <w:rsid w:val="008F074D"/>
    <w:rsid w:val="009047A1"/>
    <w:rsid w:val="00922821"/>
    <w:rsid w:val="009F2D54"/>
    <w:rsid w:val="00AF6FD5"/>
    <w:rsid w:val="00CC3F7A"/>
    <w:rsid w:val="00CF54A6"/>
    <w:rsid w:val="00E749BA"/>
    <w:rsid w:val="00EA7B0B"/>
    <w:rsid w:val="00F32DC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AD211"/>
  <w15:chartTrackingRefBased/>
  <w15:docId w15:val="{6DD67A77-A35D-4322-8E56-9A937C0FD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9BA"/>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E749B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749B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49B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749B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749B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49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49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49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49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9B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749B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49B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49B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749B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49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49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49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49BA"/>
    <w:rPr>
      <w:rFonts w:eastAsiaTheme="majorEastAsia" w:cstheme="majorBidi"/>
      <w:color w:val="272727" w:themeColor="text1" w:themeTint="D8"/>
    </w:rPr>
  </w:style>
  <w:style w:type="paragraph" w:styleId="Title">
    <w:name w:val="Title"/>
    <w:basedOn w:val="Normal"/>
    <w:next w:val="Normal"/>
    <w:link w:val="TitleChar"/>
    <w:uiPriority w:val="10"/>
    <w:qFormat/>
    <w:rsid w:val="00E749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49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49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49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49BA"/>
    <w:pPr>
      <w:spacing w:before="160"/>
      <w:jc w:val="center"/>
    </w:pPr>
    <w:rPr>
      <w:i/>
      <w:iCs/>
      <w:color w:val="404040" w:themeColor="text1" w:themeTint="BF"/>
    </w:rPr>
  </w:style>
  <w:style w:type="character" w:customStyle="1" w:styleId="QuoteChar">
    <w:name w:val="Quote Char"/>
    <w:basedOn w:val="DefaultParagraphFont"/>
    <w:link w:val="Quote"/>
    <w:uiPriority w:val="29"/>
    <w:rsid w:val="00E749BA"/>
    <w:rPr>
      <w:i/>
      <w:iCs/>
      <w:color w:val="404040" w:themeColor="text1" w:themeTint="BF"/>
    </w:rPr>
  </w:style>
  <w:style w:type="paragraph" w:styleId="ListParagraph">
    <w:name w:val="List Paragraph"/>
    <w:basedOn w:val="Normal"/>
    <w:uiPriority w:val="1"/>
    <w:qFormat/>
    <w:rsid w:val="00E749BA"/>
    <w:pPr>
      <w:ind w:left="720"/>
      <w:contextualSpacing/>
    </w:pPr>
  </w:style>
  <w:style w:type="character" w:styleId="IntenseEmphasis">
    <w:name w:val="Intense Emphasis"/>
    <w:basedOn w:val="DefaultParagraphFont"/>
    <w:uiPriority w:val="21"/>
    <w:qFormat/>
    <w:rsid w:val="00E749BA"/>
    <w:rPr>
      <w:i/>
      <w:iCs/>
      <w:color w:val="2F5496" w:themeColor="accent1" w:themeShade="BF"/>
    </w:rPr>
  </w:style>
  <w:style w:type="paragraph" w:styleId="IntenseQuote">
    <w:name w:val="Intense Quote"/>
    <w:basedOn w:val="Normal"/>
    <w:next w:val="Normal"/>
    <w:link w:val="IntenseQuoteChar"/>
    <w:uiPriority w:val="30"/>
    <w:qFormat/>
    <w:rsid w:val="00E749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49BA"/>
    <w:rPr>
      <w:i/>
      <w:iCs/>
      <w:color w:val="2F5496" w:themeColor="accent1" w:themeShade="BF"/>
    </w:rPr>
  </w:style>
  <w:style w:type="character" w:styleId="IntenseReference">
    <w:name w:val="Intense Reference"/>
    <w:basedOn w:val="DefaultParagraphFont"/>
    <w:uiPriority w:val="32"/>
    <w:qFormat/>
    <w:rsid w:val="00E749BA"/>
    <w:rPr>
      <w:b/>
      <w:bCs/>
      <w:smallCaps/>
      <w:color w:val="2F5496" w:themeColor="accent1" w:themeShade="BF"/>
      <w:spacing w:val="5"/>
    </w:rPr>
  </w:style>
  <w:style w:type="paragraph" w:customStyle="1" w:styleId="IEEEReferenceItem">
    <w:name w:val="IEEE Reference Item"/>
    <w:basedOn w:val="Normal"/>
    <w:rsid w:val="00E749BA"/>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E749BA"/>
    <w:rPr>
      <w:color w:val="0563C1" w:themeColor="hyperlink"/>
      <w:u w:val="single"/>
    </w:rPr>
  </w:style>
  <w:style w:type="character" w:styleId="UnresolvedMention">
    <w:name w:val="Unresolved Mention"/>
    <w:basedOn w:val="DefaultParagraphFont"/>
    <w:uiPriority w:val="99"/>
    <w:semiHidden/>
    <w:unhideWhenUsed/>
    <w:rsid w:val="00E74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5462006">
      <w:bodyDiv w:val="1"/>
      <w:marLeft w:val="0"/>
      <w:marRight w:val="0"/>
      <w:marTop w:val="0"/>
      <w:marBottom w:val="0"/>
      <w:divBdr>
        <w:top w:val="none" w:sz="0" w:space="0" w:color="auto"/>
        <w:left w:val="none" w:sz="0" w:space="0" w:color="auto"/>
        <w:bottom w:val="none" w:sz="0" w:space="0" w:color="auto"/>
        <w:right w:val="none" w:sz="0" w:space="0" w:color="auto"/>
      </w:divBdr>
    </w:div>
    <w:div w:id="190494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yanaramzi92@gmail.com3"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2C7D0-70CC-403E-A97F-CE0A70412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0</Pages>
  <Words>8430</Words>
  <Characters>4805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7</cp:revision>
  <dcterms:created xsi:type="dcterms:W3CDTF">2025-07-24T04:26:00Z</dcterms:created>
  <dcterms:modified xsi:type="dcterms:W3CDTF">2025-07-24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